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275C956" w14:textId="77777777" w:rsidR="00E81978" w:rsidRDefault="00E81978" w:rsidP="00B823AA">
      <w:pPr>
        <w:pStyle w:val="Title2"/>
      </w:pPr>
      <w:bookmarkStart w:id="0" w:name="_GoBack"/>
      <w:bookmarkEnd w:id="0"/>
    </w:p>
    <w:p w14:paraId="6BB9AD53" w14:textId="77777777" w:rsidR="00E81978" w:rsidRDefault="00E81978"/>
    <w:p w14:paraId="4D3B3520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7371DCB8" w14:textId="77777777" w:rsidR="00C46BE7" w:rsidRDefault="00C46BE7" w:rsidP="00B02434">
      <w:pPr>
        <w:jc w:val="both"/>
        <w:rPr>
          <w:rFonts w:ascii="Times New Roman" w:hAnsi="Times New Roman" w:cs="Times New Roman"/>
        </w:rPr>
      </w:pPr>
    </w:p>
    <w:p w14:paraId="722D85B6" w14:textId="77777777" w:rsidR="00C46BE7" w:rsidRPr="00D70916" w:rsidRDefault="00C46BE7" w:rsidP="00B02434">
      <w:pPr>
        <w:jc w:val="both"/>
        <w:rPr>
          <w:rFonts w:ascii="Times New Roman" w:hAnsi="Times New Roman" w:cs="Times New Roman"/>
        </w:rPr>
      </w:pPr>
    </w:p>
    <w:p w14:paraId="576F9585" w14:textId="77777777" w:rsidR="00B02434" w:rsidRPr="00D70916" w:rsidRDefault="00B02434" w:rsidP="00B02434">
      <w:pPr>
        <w:tabs>
          <w:tab w:val="left" w:pos="2350"/>
        </w:tabs>
        <w:jc w:val="both"/>
        <w:rPr>
          <w:rFonts w:ascii="Times New Roman" w:hAnsi="Times New Roman" w:cs="Times New Roman"/>
        </w:rPr>
      </w:pPr>
    </w:p>
    <w:p w14:paraId="6EC7F9A3" w14:textId="77777777" w:rsidR="0037691C" w:rsidRPr="00304471" w:rsidRDefault="00DE1BCD" w:rsidP="00304471">
      <w:pPr>
        <w:ind w:left="720" w:firstLine="0"/>
        <w:jc w:val="center"/>
      </w:pPr>
      <w:r w:rsidRPr="00304471">
        <w:t>Rachel Carson</w:t>
      </w:r>
    </w:p>
    <w:p w14:paraId="08C0D8C1" w14:textId="77777777" w:rsidR="00FC0FB5" w:rsidRPr="00304471" w:rsidRDefault="00DE1BCD" w:rsidP="00304471">
      <w:pPr>
        <w:ind w:left="720" w:firstLine="0"/>
        <w:jc w:val="center"/>
      </w:pPr>
      <w:r w:rsidRPr="00304471">
        <w:t>Author name</w:t>
      </w:r>
    </w:p>
    <w:p w14:paraId="69482560" w14:textId="77777777" w:rsidR="00FC0FB5" w:rsidRPr="00304471" w:rsidRDefault="00DE1BCD" w:rsidP="00304471">
      <w:pPr>
        <w:ind w:left="720" w:firstLine="0"/>
        <w:jc w:val="center"/>
      </w:pPr>
      <w:r w:rsidRPr="00304471">
        <w:t>Affiliations</w:t>
      </w:r>
    </w:p>
    <w:p w14:paraId="0FCEB5BC" w14:textId="77777777" w:rsidR="00FC0FB5" w:rsidRDefault="00FC0FB5" w:rsidP="0037691C">
      <w:pPr>
        <w:spacing w:before="240" w:after="240"/>
      </w:pPr>
    </w:p>
    <w:p w14:paraId="081EA951" w14:textId="77777777" w:rsidR="00B02434" w:rsidRDefault="00DE1BCD" w:rsidP="00B02434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</w:p>
    <w:p w14:paraId="1B524EDC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3FA81DDF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2F8EC696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1365226A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29E5FFA5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778D2D30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7E0B78E1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1929460E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5F71335E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14CC8467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05002270" w14:textId="77777777" w:rsidR="00957F2B" w:rsidRDefault="00957F2B" w:rsidP="00957F2B">
      <w:pPr>
        <w:tabs>
          <w:tab w:val="left" w:pos="3180"/>
        </w:tabs>
        <w:ind w:firstLine="0"/>
        <w:rPr>
          <w:rFonts w:ascii="Times New Roman" w:hAnsi="Times New Roman" w:cs="Times New Roman"/>
        </w:rPr>
      </w:pPr>
    </w:p>
    <w:p w14:paraId="7135CCF2" w14:textId="77777777" w:rsidR="00F969BC" w:rsidRPr="00FD05F2" w:rsidRDefault="00DE1BCD" w:rsidP="00F969BC">
      <w:pPr>
        <w:ind w:firstLine="0"/>
        <w:rPr>
          <w:rFonts w:ascii="Times New Roman" w:eastAsia="Times New Roman" w:hAnsi="Times New Roman" w:cs="Times New Roman"/>
          <w:b/>
          <w:color w:val="000000" w:themeColor="text1"/>
        </w:rPr>
      </w:pPr>
      <w:r w:rsidRPr="00FD05F2">
        <w:rPr>
          <w:rFonts w:ascii="Times New Roman" w:eastAsia="Times New Roman" w:hAnsi="Times New Roman" w:cs="Times New Roman"/>
          <w:b/>
          <w:color w:val="000000" w:themeColor="text1"/>
        </w:rPr>
        <w:lastRenderedPageBreak/>
        <w:t xml:space="preserve">Biographical background </w:t>
      </w:r>
    </w:p>
    <w:p w14:paraId="38044AD6" w14:textId="1DF44253" w:rsidR="001D1862" w:rsidRPr="00FD05F2" w:rsidRDefault="00DE1BCD" w:rsidP="00F969BC">
      <w:pPr>
        <w:rPr>
          <w:rFonts w:ascii="Times New Roman" w:hAnsi="Times New Roman" w:cs="Times New Roman"/>
          <w:color w:val="000000" w:themeColor="text1"/>
        </w:rPr>
      </w:pPr>
      <w:r w:rsidRPr="00FD05F2">
        <w:rPr>
          <w:rFonts w:ascii="Times New Roman" w:hAnsi="Times New Roman" w:cs="Times New Roman"/>
          <w:color w:val="000000" w:themeColor="text1"/>
        </w:rPr>
        <w:t xml:space="preserve">Rachel Carson was born </w:t>
      </w:r>
      <w:r w:rsidR="00ED6343" w:rsidRPr="00FD05F2">
        <w:rPr>
          <w:rFonts w:ascii="Times New Roman" w:hAnsi="Times New Roman" w:cs="Times New Roman"/>
          <w:color w:val="000000" w:themeColor="text1"/>
        </w:rPr>
        <w:t>in a</w:t>
      </w:r>
      <w:r w:rsidR="00787D13" w:rsidRPr="00FD05F2">
        <w:rPr>
          <w:rFonts w:ascii="Times New Roman" w:hAnsi="Times New Roman" w:cs="Times New Roman"/>
          <w:color w:val="000000" w:themeColor="text1"/>
        </w:rPr>
        <w:t xml:space="preserve"> small village </w:t>
      </w:r>
      <w:r w:rsidR="00ED6343" w:rsidRPr="00FD05F2">
        <w:rPr>
          <w:rFonts w:ascii="Times New Roman" w:hAnsi="Times New Roman" w:cs="Times New Roman"/>
          <w:color w:val="000000" w:themeColor="text1"/>
        </w:rPr>
        <w:t>near</w:t>
      </w:r>
      <w:r w:rsidR="00787D13" w:rsidRPr="00FD05F2">
        <w:rPr>
          <w:rFonts w:ascii="Times New Roman" w:hAnsi="Times New Roman" w:cs="Times New Roman"/>
          <w:color w:val="000000" w:themeColor="text1"/>
        </w:rPr>
        <w:t xml:space="preserve"> </w:t>
      </w:r>
      <w:r w:rsidR="00ED6343" w:rsidRPr="00FD05F2">
        <w:rPr>
          <w:rFonts w:ascii="Times New Roman" w:hAnsi="Times New Roman" w:cs="Times New Roman"/>
          <w:color w:val="000000" w:themeColor="text1"/>
        </w:rPr>
        <w:t xml:space="preserve">Pittsburgh, Pennsylvania in </w:t>
      </w:r>
      <w:r w:rsidRPr="00FD05F2">
        <w:rPr>
          <w:rFonts w:ascii="Times New Roman" w:hAnsi="Times New Roman" w:cs="Times New Roman"/>
          <w:color w:val="000000" w:themeColor="text1"/>
        </w:rPr>
        <w:t>1907</w:t>
      </w:r>
      <w:r w:rsidR="00ED6343" w:rsidRPr="00FD05F2">
        <w:rPr>
          <w:rFonts w:ascii="Times New Roman" w:hAnsi="Times New Roman" w:cs="Times New Roman"/>
          <w:color w:val="000000" w:themeColor="text1"/>
        </w:rPr>
        <w:t>.</w:t>
      </w:r>
      <w:r w:rsidRPr="00FD05F2">
        <w:rPr>
          <w:rFonts w:ascii="Times New Roman" w:hAnsi="Times New Roman" w:cs="Times New Roman"/>
          <w:color w:val="000000" w:themeColor="text1"/>
        </w:rPr>
        <w:t xml:space="preserve"> She was the youngest </w:t>
      </w:r>
      <w:r w:rsidR="000C1A8D" w:rsidRPr="00FD05F2">
        <w:rPr>
          <w:rFonts w:ascii="Times New Roman" w:hAnsi="Times New Roman" w:cs="Times New Roman"/>
          <w:color w:val="000000" w:themeColor="text1"/>
        </w:rPr>
        <w:t xml:space="preserve">child and was reared in a </w:t>
      </w:r>
      <w:r w:rsidRPr="00FD05F2">
        <w:rPr>
          <w:rFonts w:ascii="Times New Roman" w:hAnsi="Times New Roman" w:cs="Times New Roman"/>
          <w:color w:val="000000" w:themeColor="text1"/>
        </w:rPr>
        <w:t>rural setting</w:t>
      </w:r>
      <w:r w:rsidR="000C1A8D" w:rsidRPr="00FD05F2">
        <w:rPr>
          <w:rFonts w:ascii="Times New Roman" w:hAnsi="Times New Roman" w:cs="Times New Roman"/>
          <w:color w:val="000000" w:themeColor="text1"/>
        </w:rPr>
        <w:t xml:space="preserve">. </w:t>
      </w:r>
      <w:r w:rsidR="00692BA9" w:rsidRPr="00FD05F2">
        <w:rPr>
          <w:rFonts w:ascii="Times New Roman" w:hAnsi="Times New Roman" w:cs="Times New Roman"/>
          <w:color w:val="000000" w:themeColor="text1"/>
        </w:rPr>
        <w:t>Her</w:t>
      </w:r>
      <w:r w:rsidR="000C1A8D" w:rsidRPr="00FD05F2">
        <w:rPr>
          <w:rFonts w:ascii="Times New Roman" w:hAnsi="Times New Roman" w:cs="Times New Roman"/>
          <w:color w:val="000000" w:themeColor="text1"/>
        </w:rPr>
        <w:t xml:space="preserve"> mother, </w:t>
      </w:r>
      <w:r w:rsidR="00692BA9" w:rsidRPr="00FD05F2">
        <w:rPr>
          <w:rFonts w:ascii="Times New Roman" w:hAnsi="Times New Roman" w:cs="Times New Roman"/>
          <w:color w:val="000000" w:themeColor="text1"/>
        </w:rPr>
        <w:t xml:space="preserve">Maria Carson had much </w:t>
      </w:r>
      <w:r w:rsidR="00276F4D" w:rsidRPr="00FD05F2">
        <w:rPr>
          <w:rFonts w:ascii="Times New Roman" w:hAnsi="Times New Roman" w:cs="Times New Roman"/>
          <w:color w:val="000000" w:themeColor="text1"/>
        </w:rPr>
        <w:t>interest</w:t>
      </w:r>
      <w:r w:rsidR="00692BA9" w:rsidRPr="00FD05F2">
        <w:rPr>
          <w:rFonts w:ascii="Times New Roman" w:hAnsi="Times New Roman" w:cs="Times New Roman"/>
          <w:color w:val="000000" w:themeColor="text1"/>
        </w:rPr>
        <w:t xml:space="preserve"> in </w:t>
      </w:r>
      <w:r w:rsidR="00276F4D" w:rsidRPr="00FD05F2">
        <w:rPr>
          <w:rFonts w:ascii="Times New Roman" w:hAnsi="Times New Roman" w:cs="Times New Roman"/>
          <w:color w:val="000000" w:themeColor="text1"/>
        </w:rPr>
        <w:t>theology and natural history</w:t>
      </w:r>
      <w:r w:rsidR="00FF325C" w:rsidRPr="00FD05F2">
        <w:rPr>
          <w:rFonts w:ascii="Times New Roman" w:hAnsi="Times New Roman" w:cs="Times New Roman"/>
          <w:color w:val="000000" w:themeColor="text1"/>
        </w:rPr>
        <w:t xml:space="preserve"> and she also inspired her children</w:t>
      </w:r>
      <w:r w:rsidR="00A740D0" w:rsidRPr="00FD05F2">
        <w:rPr>
          <w:rFonts w:ascii="Times New Roman" w:hAnsi="Times New Roman" w:cs="Times New Roman"/>
          <w:color w:val="000000" w:themeColor="text1"/>
        </w:rPr>
        <w:t xml:space="preserve"> to observe nature. </w:t>
      </w:r>
      <w:r w:rsidR="00E77C60">
        <w:rPr>
          <w:rFonts w:ascii="Times New Roman" w:hAnsi="Times New Roman" w:cs="Times New Roman"/>
          <w:color w:val="000000" w:themeColor="text1"/>
        </w:rPr>
        <w:t xml:space="preserve">She gained </w:t>
      </w:r>
      <w:r w:rsidR="00A740D0" w:rsidRPr="00FD05F2">
        <w:rPr>
          <w:rFonts w:ascii="Times New Roman" w:hAnsi="Times New Roman" w:cs="Times New Roman"/>
          <w:color w:val="000000" w:themeColor="text1"/>
        </w:rPr>
        <w:t>first-hand knowledge of nature as well as wildlife</w:t>
      </w:r>
      <w:r w:rsidR="00E77C60">
        <w:rPr>
          <w:rFonts w:ascii="Times New Roman" w:hAnsi="Times New Roman" w:cs="Times New Roman"/>
          <w:color w:val="000000" w:themeColor="text1"/>
        </w:rPr>
        <w:t xml:space="preserve"> at the</w:t>
      </w:r>
      <w:r w:rsidR="00E77C60" w:rsidRPr="00FD05F2">
        <w:rPr>
          <w:rFonts w:ascii="Times New Roman" w:hAnsi="Times New Roman" w:cs="Times New Roman"/>
          <w:color w:val="000000" w:themeColor="text1"/>
        </w:rPr>
        <w:t xml:space="preserve"> Pennsylvania farm</w:t>
      </w:r>
      <w:r w:rsidR="00A740D0" w:rsidRPr="00FD05F2">
        <w:rPr>
          <w:rFonts w:ascii="Times New Roman" w:hAnsi="Times New Roman" w:cs="Times New Roman"/>
          <w:color w:val="000000" w:themeColor="text1"/>
        </w:rPr>
        <w:t xml:space="preserve">. </w:t>
      </w:r>
      <w:r w:rsidR="00E77C60">
        <w:rPr>
          <w:rFonts w:ascii="Times New Roman" w:hAnsi="Times New Roman" w:cs="Times New Roman"/>
          <w:color w:val="000000" w:themeColor="text1"/>
        </w:rPr>
        <w:t>Furthermore, she</w:t>
      </w:r>
      <w:r w:rsidR="00A740D0" w:rsidRPr="00FD05F2">
        <w:rPr>
          <w:rFonts w:ascii="Times New Roman" w:hAnsi="Times New Roman" w:cs="Times New Roman"/>
          <w:color w:val="000000" w:themeColor="text1"/>
        </w:rPr>
        <w:t xml:space="preserve"> </w:t>
      </w:r>
      <w:r w:rsidR="000E6F57">
        <w:rPr>
          <w:rFonts w:ascii="Times New Roman" w:hAnsi="Times New Roman" w:cs="Times New Roman"/>
          <w:color w:val="000000" w:themeColor="text1"/>
        </w:rPr>
        <w:t>got</w:t>
      </w:r>
      <w:r w:rsidR="00C36F20" w:rsidRPr="00FD05F2">
        <w:rPr>
          <w:rFonts w:ascii="Times New Roman" w:hAnsi="Times New Roman" w:cs="Times New Roman"/>
          <w:color w:val="000000" w:themeColor="text1"/>
        </w:rPr>
        <w:t xml:space="preserve"> graduation degree from </w:t>
      </w:r>
      <w:r w:rsidR="00A740D0" w:rsidRPr="00FD05F2">
        <w:rPr>
          <w:rFonts w:ascii="Times New Roman" w:hAnsi="Times New Roman" w:cs="Times New Roman"/>
          <w:color w:val="000000" w:themeColor="text1"/>
        </w:rPr>
        <w:t xml:space="preserve">the Pennsylvania College for Women </w:t>
      </w:r>
      <w:r w:rsidR="008D48B3" w:rsidRPr="00FD05F2">
        <w:rPr>
          <w:rFonts w:ascii="Times New Roman" w:hAnsi="Times New Roman" w:cs="Times New Roman"/>
          <w:color w:val="000000" w:themeColor="text1"/>
        </w:rPr>
        <w:t>in 1929 as she was interested in the natural world</w:t>
      </w:r>
      <w:r w:rsidR="00A33F4D">
        <w:rPr>
          <w:rFonts w:ascii="Times New Roman" w:hAnsi="Times New Roman" w:cs="Times New Roman"/>
          <w:color w:val="000000" w:themeColor="text1"/>
        </w:rPr>
        <w:t xml:space="preserve"> </w:t>
      </w:r>
      <w:r w:rsidR="00A33F4D">
        <w:rPr>
          <w:rFonts w:ascii="Times New Roman" w:hAnsi="Times New Roman" w:cs="Times New Roman"/>
          <w:color w:val="000000" w:themeColor="text1"/>
        </w:rPr>
        <w:fldChar w:fldCharType="begin"/>
      </w:r>
      <w:r w:rsidR="00A33F4D">
        <w:rPr>
          <w:rFonts w:ascii="Times New Roman" w:hAnsi="Times New Roman" w:cs="Times New Roman"/>
          <w:color w:val="000000" w:themeColor="text1"/>
        </w:rPr>
        <w:instrText xml:space="preserve"> ADDIN ZOTERO_ITEM CSL_CITATION {"citationID":"07wmO52e","properties":{"formattedCitation":"(Quaratiello, 2004)","plainCitation":"(Quaratiello, 2004)","noteIndex":0},"citationItems":[{"id":2717,"uris":["http://zotero.org/users/local/KZl8ZL3A/items/4RLGW4QP"],"uri":["http://zotero.org/users/local/KZl8ZL3A/items/4RLGW4QP"],"itemData":{"id":2717,"type":"book","title":"Rachel Carson: a biography","publisher":"Greenwood Publishing Group","ISBN":"0-313-32388-7","author":[{"family":"Quaratiello","given":"Arlene Rodda"}],"issued":{"date-parts":[["2004"]]}}}],"schema":"https://github.com/citation-style-language/schema/raw/master/csl-citation.json"} </w:instrText>
      </w:r>
      <w:r w:rsidR="00A33F4D">
        <w:rPr>
          <w:rFonts w:ascii="Times New Roman" w:hAnsi="Times New Roman" w:cs="Times New Roman"/>
          <w:color w:val="000000" w:themeColor="text1"/>
        </w:rPr>
        <w:fldChar w:fldCharType="separate"/>
      </w:r>
      <w:r w:rsidR="00A33F4D" w:rsidRPr="00A33F4D">
        <w:rPr>
          <w:rFonts w:ascii="Times New Roman" w:hAnsi="Times New Roman" w:cs="Times New Roman"/>
        </w:rPr>
        <w:t>(Quaratiello, 2004)</w:t>
      </w:r>
      <w:r w:rsidR="00A33F4D">
        <w:rPr>
          <w:rFonts w:ascii="Times New Roman" w:hAnsi="Times New Roman" w:cs="Times New Roman"/>
          <w:color w:val="000000" w:themeColor="text1"/>
        </w:rPr>
        <w:fldChar w:fldCharType="end"/>
      </w:r>
      <w:r w:rsidR="00A33F4D">
        <w:rPr>
          <w:rFonts w:ascii="Times New Roman" w:hAnsi="Times New Roman" w:cs="Times New Roman"/>
          <w:color w:val="000000" w:themeColor="text1"/>
        </w:rPr>
        <w:t>.</w:t>
      </w:r>
      <w:r w:rsidR="008D48B3" w:rsidRPr="00FD05F2">
        <w:rPr>
          <w:rFonts w:ascii="Times New Roman" w:hAnsi="Times New Roman" w:cs="Times New Roman"/>
          <w:color w:val="000000" w:themeColor="text1"/>
        </w:rPr>
        <w:t xml:space="preserve"> </w:t>
      </w:r>
      <w:r w:rsidR="00E77C60">
        <w:rPr>
          <w:rFonts w:ascii="Times New Roman" w:hAnsi="Times New Roman" w:cs="Times New Roman"/>
          <w:color w:val="000000" w:themeColor="text1"/>
        </w:rPr>
        <w:t>Initially</w:t>
      </w:r>
      <w:r w:rsidR="00174FD8" w:rsidRPr="00FD05F2">
        <w:rPr>
          <w:rFonts w:ascii="Times New Roman" w:hAnsi="Times New Roman" w:cs="Times New Roman"/>
          <w:color w:val="000000" w:themeColor="text1"/>
        </w:rPr>
        <w:t xml:space="preserve">, she aimed to become a writer but later she changed her mind and went with her interest. </w:t>
      </w:r>
      <w:r w:rsidR="00C36F20" w:rsidRPr="00FD05F2">
        <w:rPr>
          <w:rFonts w:ascii="Times New Roman" w:hAnsi="Times New Roman" w:cs="Times New Roman"/>
          <w:color w:val="000000" w:themeColor="text1"/>
        </w:rPr>
        <w:t xml:space="preserve">She </w:t>
      </w:r>
      <w:r w:rsidR="0078390E" w:rsidRPr="00FD05F2">
        <w:rPr>
          <w:rFonts w:ascii="Times New Roman" w:hAnsi="Times New Roman" w:cs="Times New Roman"/>
          <w:color w:val="000000" w:themeColor="text1"/>
        </w:rPr>
        <w:t>then</w:t>
      </w:r>
      <w:r w:rsidR="00C36F20" w:rsidRPr="00FD05F2">
        <w:rPr>
          <w:rFonts w:ascii="Times New Roman" w:hAnsi="Times New Roman" w:cs="Times New Roman"/>
          <w:color w:val="000000" w:themeColor="text1"/>
        </w:rPr>
        <w:t xml:space="preserve"> </w:t>
      </w:r>
      <w:r w:rsidR="00A740D0" w:rsidRPr="00FD05F2">
        <w:rPr>
          <w:rFonts w:ascii="Times New Roman" w:hAnsi="Times New Roman" w:cs="Times New Roman"/>
          <w:color w:val="000000" w:themeColor="text1"/>
        </w:rPr>
        <w:t xml:space="preserve">went </w:t>
      </w:r>
      <w:r w:rsidR="00C36F20" w:rsidRPr="00FD05F2">
        <w:rPr>
          <w:rFonts w:ascii="Times New Roman" w:hAnsi="Times New Roman" w:cs="Times New Roman"/>
          <w:color w:val="000000" w:themeColor="text1"/>
        </w:rPr>
        <w:t>to Johns Hopkins University</w:t>
      </w:r>
      <w:r w:rsidR="0078390E" w:rsidRPr="00FD05F2">
        <w:rPr>
          <w:rFonts w:ascii="Times New Roman" w:hAnsi="Times New Roman" w:cs="Times New Roman"/>
          <w:color w:val="000000" w:themeColor="text1"/>
        </w:rPr>
        <w:t xml:space="preserve"> for further </w:t>
      </w:r>
      <w:r w:rsidR="006530AB" w:rsidRPr="00FD05F2">
        <w:rPr>
          <w:rFonts w:ascii="Times New Roman" w:hAnsi="Times New Roman" w:cs="Times New Roman"/>
          <w:color w:val="000000" w:themeColor="text1"/>
        </w:rPr>
        <w:t>education</w:t>
      </w:r>
      <w:r w:rsidR="0078390E" w:rsidRPr="00FD05F2">
        <w:rPr>
          <w:rFonts w:ascii="Times New Roman" w:hAnsi="Times New Roman" w:cs="Times New Roman"/>
          <w:color w:val="000000" w:themeColor="text1"/>
        </w:rPr>
        <w:t>.</w:t>
      </w:r>
      <w:r w:rsidR="006530AB" w:rsidRPr="00FD05F2">
        <w:rPr>
          <w:rFonts w:ascii="Times New Roman" w:hAnsi="Times New Roman" w:cs="Times New Roman"/>
          <w:color w:val="000000" w:themeColor="text1"/>
        </w:rPr>
        <w:t xml:space="preserve"> </w:t>
      </w:r>
      <w:r w:rsidR="00803DE0" w:rsidRPr="00FD05F2">
        <w:rPr>
          <w:rFonts w:ascii="Times New Roman" w:hAnsi="Times New Roman" w:cs="Times New Roman"/>
          <w:color w:val="000000" w:themeColor="text1"/>
        </w:rPr>
        <w:t xml:space="preserve">Moreover, in 1932 she also joined the University of Maryland </w:t>
      </w:r>
      <w:r w:rsidRPr="00FD05F2">
        <w:rPr>
          <w:rFonts w:ascii="Times New Roman" w:hAnsi="Times New Roman" w:cs="Times New Roman"/>
          <w:color w:val="000000" w:themeColor="text1"/>
        </w:rPr>
        <w:t>and taught</w:t>
      </w:r>
      <w:r w:rsidR="00803DE0" w:rsidRPr="00FD05F2">
        <w:rPr>
          <w:rFonts w:ascii="Times New Roman" w:hAnsi="Times New Roman" w:cs="Times New Roman"/>
          <w:color w:val="000000" w:themeColor="text1"/>
        </w:rPr>
        <w:t xml:space="preserve"> for five </w:t>
      </w:r>
      <w:r w:rsidRPr="00FD05F2">
        <w:rPr>
          <w:rFonts w:ascii="Times New Roman" w:hAnsi="Times New Roman" w:cs="Times New Roman"/>
          <w:color w:val="000000" w:themeColor="text1"/>
        </w:rPr>
        <w:t>years. She</w:t>
      </w:r>
      <w:r w:rsidR="006530AB" w:rsidRPr="00FD05F2">
        <w:rPr>
          <w:rFonts w:ascii="Times New Roman" w:hAnsi="Times New Roman" w:cs="Times New Roman"/>
          <w:color w:val="000000" w:themeColor="text1"/>
        </w:rPr>
        <w:t xml:space="preserve"> became a </w:t>
      </w:r>
      <w:r w:rsidR="009A48A9" w:rsidRPr="00FD05F2">
        <w:rPr>
          <w:rFonts w:ascii="Times New Roman" w:hAnsi="Times New Roman" w:cs="Times New Roman"/>
          <w:color w:val="000000" w:themeColor="text1"/>
        </w:rPr>
        <w:t>marine biologist and environmentalist</w:t>
      </w:r>
      <w:r w:rsidR="00143246" w:rsidRPr="00FD05F2">
        <w:rPr>
          <w:rFonts w:ascii="Times New Roman" w:hAnsi="Times New Roman" w:cs="Times New Roman"/>
          <w:color w:val="000000" w:themeColor="text1"/>
        </w:rPr>
        <w:t xml:space="preserve">. </w:t>
      </w:r>
      <w:r w:rsidR="00E77C60">
        <w:rPr>
          <w:rFonts w:ascii="Times New Roman" w:hAnsi="Times New Roman" w:cs="Times New Roman"/>
          <w:color w:val="000000" w:themeColor="text1"/>
        </w:rPr>
        <w:t>Afterwards, she brought awareness to</w:t>
      </w:r>
      <w:r w:rsidR="00143246" w:rsidRPr="00FD05F2">
        <w:rPr>
          <w:rFonts w:ascii="Times New Roman" w:hAnsi="Times New Roman" w:cs="Times New Roman"/>
          <w:color w:val="000000" w:themeColor="text1"/>
        </w:rPr>
        <w:t xml:space="preserve"> the world regarding the environmental influence of fertilizers and insecticides</w:t>
      </w:r>
      <w:r w:rsidR="006270A8" w:rsidRPr="00FD05F2">
        <w:rPr>
          <w:rFonts w:ascii="Times New Roman" w:hAnsi="Times New Roman" w:cs="Times New Roman"/>
          <w:color w:val="000000" w:themeColor="text1"/>
        </w:rPr>
        <w:t xml:space="preserve">. Her </w:t>
      </w:r>
      <w:r w:rsidR="00143246" w:rsidRPr="00FD05F2">
        <w:rPr>
          <w:rFonts w:ascii="Times New Roman" w:hAnsi="Times New Roman" w:cs="Times New Roman"/>
          <w:color w:val="000000" w:themeColor="text1"/>
        </w:rPr>
        <w:t>famous</w:t>
      </w:r>
      <w:r w:rsidR="006270A8" w:rsidRPr="00FD05F2">
        <w:rPr>
          <w:rFonts w:ascii="Times New Roman" w:hAnsi="Times New Roman" w:cs="Times New Roman"/>
          <w:color w:val="000000" w:themeColor="text1"/>
        </w:rPr>
        <w:t xml:space="preserve"> book, </w:t>
      </w:r>
      <w:r w:rsidR="00143246" w:rsidRPr="00FD05F2">
        <w:rPr>
          <w:rFonts w:ascii="Times New Roman" w:hAnsi="Times New Roman" w:cs="Times New Roman"/>
          <w:color w:val="000000" w:themeColor="text1"/>
        </w:rPr>
        <w:t xml:space="preserve">known as </w:t>
      </w:r>
      <w:r w:rsidR="00443567" w:rsidRPr="00FD05F2">
        <w:rPr>
          <w:rFonts w:ascii="Times New Roman" w:hAnsi="Times New Roman" w:cs="Times New Roman"/>
          <w:color w:val="000000" w:themeColor="text1"/>
        </w:rPr>
        <w:t>“</w:t>
      </w:r>
      <w:r w:rsidR="006270A8" w:rsidRPr="00FD05F2">
        <w:rPr>
          <w:rFonts w:ascii="Times New Roman" w:hAnsi="Times New Roman" w:cs="Times New Roman"/>
          <w:color w:val="000000" w:themeColor="text1"/>
        </w:rPr>
        <w:t>Silent Spring</w:t>
      </w:r>
      <w:r w:rsidR="00443567" w:rsidRPr="00FD05F2">
        <w:rPr>
          <w:rFonts w:ascii="Times New Roman" w:hAnsi="Times New Roman" w:cs="Times New Roman"/>
          <w:color w:val="000000" w:themeColor="text1"/>
        </w:rPr>
        <w:t>”</w:t>
      </w:r>
      <w:r w:rsidR="006270A8" w:rsidRPr="00FD05F2">
        <w:rPr>
          <w:rFonts w:ascii="Times New Roman" w:hAnsi="Times New Roman" w:cs="Times New Roman"/>
          <w:color w:val="000000" w:themeColor="text1"/>
        </w:rPr>
        <w:t xml:space="preserve">, </w:t>
      </w:r>
      <w:r w:rsidR="00F660ED" w:rsidRPr="00FD05F2">
        <w:rPr>
          <w:rFonts w:ascii="Times New Roman" w:hAnsi="Times New Roman" w:cs="Times New Roman"/>
          <w:color w:val="000000" w:themeColor="text1"/>
        </w:rPr>
        <w:t>played a s</w:t>
      </w:r>
      <w:r w:rsidR="009F54A9" w:rsidRPr="00FD05F2">
        <w:rPr>
          <w:rFonts w:ascii="Times New Roman" w:hAnsi="Times New Roman" w:cs="Times New Roman"/>
          <w:color w:val="000000" w:themeColor="text1"/>
        </w:rPr>
        <w:t>ignificant role in this regard and condemned the usage of pesticides, specifically DDT</w:t>
      </w:r>
      <w:r w:rsidR="00641761">
        <w:rPr>
          <w:rFonts w:ascii="Times New Roman" w:hAnsi="Times New Roman" w:cs="Times New Roman"/>
          <w:color w:val="000000" w:themeColor="text1"/>
        </w:rPr>
        <w:t xml:space="preserve"> </w:t>
      </w:r>
      <w:r w:rsidR="00641761">
        <w:rPr>
          <w:rFonts w:ascii="Times New Roman" w:hAnsi="Times New Roman" w:cs="Times New Roman"/>
          <w:color w:val="000000" w:themeColor="text1"/>
        </w:rPr>
        <w:fldChar w:fldCharType="begin"/>
      </w:r>
      <w:r w:rsidR="00641761">
        <w:rPr>
          <w:rFonts w:ascii="Times New Roman" w:hAnsi="Times New Roman" w:cs="Times New Roman"/>
          <w:color w:val="000000" w:themeColor="text1"/>
        </w:rPr>
        <w:instrText xml:space="preserve"> ADDIN ZOTERO_ITEM CSL_CITATION {"citationID":"VcLk5gNN","properties":{"formattedCitation":"(Murphy, 2019)","plainCitation":"(Murphy, 2019)","noteIndex":0},"citationItems":[{"id":2713,"uris":["http://zotero.org/users/local/KZl8ZL3A/items/82YMVX38"],"uri":["http://zotero.org/users/local/KZl8ZL3A/items/82YMVX38"],"itemData":{"id":2713,"type":"article-journal","title":"Scientific argument without a scientific consensus: Rachel Carson's rhetorical strategies in the Silent Spring debates","container-title":"Argumentation and Advocacy","page":"194-210","volume":"55","issue":"3","author":[{"family":"Murphy","given":"Mollie K."}],"issued":{"date-parts":[["2019"]]}}}],"schema":"https://github.com/citation-style-language/schema/raw/master/csl-citation.json"} </w:instrText>
      </w:r>
      <w:r w:rsidR="00641761">
        <w:rPr>
          <w:rFonts w:ascii="Times New Roman" w:hAnsi="Times New Roman" w:cs="Times New Roman"/>
          <w:color w:val="000000" w:themeColor="text1"/>
        </w:rPr>
        <w:fldChar w:fldCharType="separate"/>
      </w:r>
      <w:r w:rsidR="00641761" w:rsidRPr="00641761">
        <w:rPr>
          <w:rFonts w:ascii="Times New Roman" w:hAnsi="Times New Roman" w:cs="Times New Roman"/>
        </w:rPr>
        <w:t>(Murphy, 2019)</w:t>
      </w:r>
      <w:r w:rsidR="00641761">
        <w:rPr>
          <w:rFonts w:ascii="Times New Roman" w:hAnsi="Times New Roman" w:cs="Times New Roman"/>
          <w:color w:val="000000" w:themeColor="text1"/>
        </w:rPr>
        <w:fldChar w:fldCharType="end"/>
      </w:r>
      <w:r w:rsidR="009F54A9" w:rsidRPr="00FD05F2">
        <w:rPr>
          <w:rFonts w:ascii="Times New Roman" w:hAnsi="Times New Roman" w:cs="Times New Roman"/>
          <w:color w:val="000000" w:themeColor="text1"/>
        </w:rPr>
        <w:t>. T</w:t>
      </w:r>
      <w:r w:rsidR="009C59EF" w:rsidRPr="00FD05F2">
        <w:rPr>
          <w:rFonts w:ascii="Times New Roman" w:hAnsi="Times New Roman" w:cs="Times New Roman"/>
          <w:color w:val="000000" w:themeColor="text1"/>
        </w:rPr>
        <w:t xml:space="preserve">hus, the book created </w:t>
      </w:r>
      <w:r w:rsidR="000F2B6A" w:rsidRPr="00FD05F2">
        <w:rPr>
          <w:rFonts w:ascii="Times New Roman" w:hAnsi="Times New Roman" w:cs="Times New Roman"/>
          <w:color w:val="000000" w:themeColor="text1"/>
        </w:rPr>
        <w:t>awareness</w:t>
      </w:r>
      <w:r w:rsidR="009C59EF" w:rsidRPr="00FD05F2">
        <w:rPr>
          <w:rFonts w:ascii="Times New Roman" w:hAnsi="Times New Roman" w:cs="Times New Roman"/>
          <w:color w:val="000000" w:themeColor="text1"/>
        </w:rPr>
        <w:t xml:space="preserve"> about </w:t>
      </w:r>
      <w:r w:rsidR="000F2B6A" w:rsidRPr="00FD05F2">
        <w:rPr>
          <w:rFonts w:ascii="Times New Roman" w:hAnsi="Times New Roman" w:cs="Times New Roman"/>
          <w:color w:val="000000" w:themeColor="text1"/>
        </w:rPr>
        <w:t>environmental pollution.</w:t>
      </w:r>
      <w:r w:rsidRPr="00FD05F2">
        <w:rPr>
          <w:rFonts w:ascii="Times New Roman" w:hAnsi="Times New Roman" w:cs="Times New Roman"/>
          <w:color w:val="000000" w:themeColor="text1"/>
        </w:rPr>
        <w:t xml:space="preserve"> </w:t>
      </w:r>
      <w:r w:rsidR="000F2B6A" w:rsidRPr="00FD05F2">
        <w:rPr>
          <w:rFonts w:ascii="Times New Roman" w:hAnsi="Times New Roman" w:cs="Times New Roman"/>
          <w:color w:val="000000" w:themeColor="text1"/>
        </w:rPr>
        <w:t>The</w:t>
      </w:r>
      <w:r w:rsidR="009F54A9" w:rsidRPr="00FD05F2">
        <w:rPr>
          <w:rFonts w:ascii="Times New Roman" w:hAnsi="Times New Roman" w:cs="Times New Roman"/>
          <w:color w:val="000000" w:themeColor="text1"/>
        </w:rPr>
        <w:t xml:space="preserve"> effect of the book was also the establishment of a presidential commission that</w:t>
      </w:r>
      <w:r w:rsidR="00F577CE" w:rsidRPr="00FD05F2">
        <w:rPr>
          <w:rFonts w:ascii="Times New Roman" w:hAnsi="Times New Roman" w:cs="Times New Roman"/>
          <w:color w:val="000000" w:themeColor="text1"/>
        </w:rPr>
        <w:t xml:space="preserve"> proved a </w:t>
      </w:r>
      <w:r w:rsidR="006704B6" w:rsidRPr="00FD05F2">
        <w:rPr>
          <w:rFonts w:ascii="Times New Roman" w:hAnsi="Times New Roman" w:cs="Times New Roman"/>
          <w:color w:val="000000" w:themeColor="text1"/>
        </w:rPr>
        <w:t>source</w:t>
      </w:r>
      <w:r w:rsidR="00F577CE" w:rsidRPr="00FD05F2">
        <w:rPr>
          <w:rFonts w:ascii="Times New Roman" w:hAnsi="Times New Roman" w:cs="Times New Roman"/>
          <w:color w:val="000000" w:themeColor="text1"/>
        </w:rPr>
        <w:t xml:space="preserve"> </w:t>
      </w:r>
      <w:r w:rsidR="006704B6" w:rsidRPr="00FD05F2">
        <w:rPr>
          <w:rFonts w:ascii="Times New Roman" w:hAnsi="Times New Roman" w:cs="Times New Roman"/>
          <w:color w:val="000000" w:themeColor="text1"/>
        </w:rPr>
        <w:t>of</w:t>
      </w:r>
      <w:r w:rsidR="00F577CE" w:rsidRPr="00FD05F2">
        <w:rPr>
          <w:rFonts w:ascii="Times New Roman" w:hAnsi="Times New Roman" w:cs="Times New Roman"/>
          <w:color w:val="000000" w:themeColor="text1"/>
        </w:rPr>
        <w:t xml:space="preserve"> </w:t>
      </w:r>
      <w:r w:rsidR="006704B6" w:rsidRPr="00FD05F2">
        <w:rPr>
          <w:rFonts w:ascii="Times New Roman" w:hAnsi="Times New Roman" w:cs="Times New Roman"/>
          <w:color w:val="000000" w:themeColor="text1"/>
        </w:rPr>
        <w:t xml:space="preserve">environmental consciousness. </w:t>
      </w:r>
    </w:p>
    <w:p w14:paraId="17B7D560" w14:textId="6C6FC8B4" w:rsidR="006270A8" w:rsidRPr="00FD05F2" w:rsidRDefault="00DE1BCD" w:rsidP="001D1862">
      <w:pPr>
        <w:rPr>
          <w:rFonts w:ascii="Times New Roman" w:hAnsi="Times New Roman" w:cs="Times New Roman"/>
          <w:color w:val="000000" w:themeColor="text1"/>
        </w:rPr>
      </w:pPr>
      <w:r w:rsidRPr="00FD05F2">
        <w:rPr>
          <w:rFonts w:ascii="Times New Roman" w:hAnsi="Times New Roman" w:cs="Times New Roman"/>
          <w:color w:val="000000" w:themeColor="text1"/>
        </w:rPr>
        <w:t>In</w:t>
      </w:r>
      <w:r w:rsidR="00FA6006" w:rsidRPr="00FD05F2">
        <w:rPr>
          <w:rFonts w:ascii="Times New Roman" w:hAnsi="Times New Roman" w:cs="Times New Roman"/>
          <w:color w:val="000000" w:themeColor="text1"/>
        </w:rPr>
        <w:t xml:space="preserve"> addition,</w:t>
      </w:r>
      <w:r w:rsidRPr="00FD05F2">
        <w:rPr>
          <w:rFonts w:ascii="Times New Roman" w:hAnsi="Times New Roman" w:cs="Times New Roman"/>
          <w:color w:val="000000" w:themeColor="text1"/>
        </w:rPr>
        <w:t xml:space="preserve"> s</w:t>
      </w:r>
      <w:r w:rsidR="00707896" w:rsidRPr="00FD05F2">
        <w:rPr>
          <w:rFonts w:ascii="Times New Roman" w:hAnsi="Times New Roman" w:cs="Times New Roman"/>
          <w:color w:val="000000" w:themeColor="text1"/>
        </w:rPr>
        <w:t xml:space="preserve">he worked hard to save the world for future generations and joined the U.S. Fish and Wildlife Service in 1936. </w:t>
      </w:r>
      <w:r w:rsidR="001034E8" w:rsidRPr="00FD05F2">
        <w:rPr>
          <w:rFonts w:ascii="Times New Roman" w:hAnsi="Times New Roman" w:cs="Times New Roman"/>
          <w:color w:val="000000" w:themeColor="text1"/>
        </w:rPr>
        <w:t>Here her position was of an aquatic biologist and she wrote an article in The Atlantic Monthly in 1937.</w:t>
      </w:r>
      <w:r w:rsidR="00A61A71" w:rsidRPr="00FD05F2">
        <w:rPr>
          <w:rFonts w:ascii="Times New Roman" w:hAnsi="Times New Roman" w:cs="Times New Roman"/>
          <w:color w:val="000000" w:themeColor="text1"/>
          <w:sz w:val="27"/>
          <w:szCs w:val="27"/>
        </w:rPr>
        <w:t xml:space="preserve"> </w:t>
      </w:r>
      <w:r w:rsidR="00707896" w:rsidRPr="00FD05F2">
        <w:rPr>
          <w:rFonts w:ascii="Times New Roman" w:hAnsi="Times New Roman" w:cs="Times New Roman"/>
          <w:color w:val="000000" w:themeColor="text1"/>
        </w:rPr>
        <w:t>She gave the world her valuable book, “Under the Sea-Wind</w:t>
      </w:r>
      <w:r w:rsidR="00B03768" w:rsidRPr="00FD05F2">
        <w:rPr>
          <w:rFonts w:ascii="Times New Roman" w:hAnsi="Times New Roman" w:cs="Times New Roman"/>
          <w:color w:val="000000" w:themeColor="text1"/>
        </w:rPr>
        <w:t>”</w:t>
      </w:r>
      <w:r w:rsidR="00707896" w:rsidRPr="00FD05F2">
        <w:rPr>
          <w:rFonts w:ascii="Times New Roman" w:hAnsi="Times New Roman" w:cs="Times New Roman"/>
          <w:color w:val="000000" w:themeColor="text1"/>
        </w:rPr>
        <w:t> in 1941</w:t>
      </w:r>
      <w:r w:rsidR="00D83848" w:rsidRPr="00FD05F2">
        <w:rPr>
          <w:rFonts w:ascii="Times New Roman" w:hAnsi="Times New Roman" w:cs="Times New Roman"/>
          <w:color w:val="000000" w:themeColor="text1"/>
        </w:rPr>
        <w:t xml:space="preserve"> and this book </w:t>
      </w:r>
      <w:r w:rsidR="0077345F" w:rsidRPr="00FD05F2">
        <w:rPr>
          <w:rFonts w:ascii="Times New Roman" w:hAnsi="Times New Roman" w:cs="Times New Roman"/>
          <w:color w:val="000000" w:themeColor="text1"/>
        </w:rPr>
        <w:t xml:space="preserve">provided information about </w:t>
      </w:r>
      <w:r w:rsidR="00707896" w:rsidRPr="00FD05F2">
        <w:rPr>
          <w:rFonts w:ascii="Times New Roman" w:hAnsi="Times New Roman" w:cs="Times New Roman"/>
          <w:color w:val="000000" w:themeColor="text1"/>
        </w:rPr>
        <w:t xml:space="preserve">marine life </w:t>
      </w:r>
      <w:r w:rsidR="0077345F" w:rsidRPr="00FD05F2">
        <w:rPr>
          <w:rFonts w:ascii="Times New Roman" w:hAnsi="Times New Roman" w:cs="Times New Roman"/>
          <w:color w:val="000000" w:themeColor="text1"/>
        </w:rPr>
        <w:t xml:space="preserve">in very </w:t>
      </w:r>
      <w:r w:rsidR="00707896" w:rsidRPr="00FD05F2">
        <w:rPr>
          <w:rFonts w:ascii="Times New Roman" w:hAnsi="Times New Roman" w:cs="Times New Roman"/>
          <w:color w:val="000000" w:themeColor="text1"/>
        </w:rPr>
        <w:t>non-technical prose</w:t>
      </w:r>
      <w:r w:rsidR="00A33F4D">
        <w:rPr>
          <w:rFonts w:ascii="Times New Roman" w:hAnsi="Times New Roman" w:cs="Times New Roman"/>
          <w:color w:val="000000" w:themeColor="text1"/>
        </w:rPr>
        <w:t xml:space="preserve"> </w:t>
      </w:r>
      <w:r w:rsidR="00A33F4D">
        <w:rPr>
          <w:rFonts w:ascii="Times New Roman" w:hAnsi="Times New Roman" w:cs="Times New Roman"/>
          <w:color w:val="000000" w:themeColor="text1"/>
        </w:rPr>
        <w:fldChar w:fldCharType="begin"/>
      </w:r>
      <w:r w:rsidR="00CB001B">
        <w:rPr>
          <w:rFonts w:ascii="Times New Roman" w:hAnsi="Times New Roman" w:cs="Times New Roman"/>
          <w:color w:val="000000" w:themeColor="text1"/>
        </w:rPr>
        <w:instrText xml:space="preserve"> ADDIN ZOTERO_ITEM CSL_CITATION {"citationID":"wHoVqjFC","properties":{"formattedCitation":"(Quaratiello, 2004)","plainCitation":"(Quaratiello, 2004)","noteIndex":0},"citationItems":[{"id":2717,"uris":["http://zotero.org/users/local/KZl8ZL3A/items/4RLGW4QP"],"uri":["http://zotero.org/users/local/KZl8ZL3A/items/4RLGW4QP"],"itemData":{"id":2717,"type":"book","title":"Rachel Carson: a biography","publisher":"Greenwood Publishing Group","ISBN":"0-313-32388-7","author":[{"family":"Quaratiello","given":"Arlene Rodda"}],"issued":{"date-parts":[["2004"]]}}}],"schema":"https://github.com/citation-style-language/schema/raw/master/csl-citation.json"} </w:instrText>
      </w:r>
      <w:r w:rsidR="00A33F4D">
        <w:rPr>
          <w:rFonts w:ascii="Times New Roman" w:hAnsi="Times New Roman" w:cs="Times New Roman"/>
          <w:color w:val="000000" w:themeColor="text1"/>
        </w:rPr>
        <w:fldChar w:fldCharType="separate"/>
      </w:r>
      <w:r w:rsidR="00CB001B" w:rsidRPr="00CB001B">
        <w:rPr>
          <w:rFonts w:ascii="Times New Roman" w:hAnsi="Times New Roman" w:cs="Times New Roman"/>
        </w:rPr>
        <w:t>(Quaratiello, 2004)</w:t>
      </w:r>
      <w:r w:rsidR="00A33F4D">
        <w:rPr>
          <w:rFonts w:ascii="Times New Roman" w:hAnsi="Times New Roman" w:cs="Times New Roman"/>
          <w:color w:val="000000" w:themeColor="text1"/>
        </w:rPr>
        <w:fldChar w:fldCharType="end"/>
      </w:r>
      <w:r w:rsidR="00707896" w:rsidRPr="00FD05F2">
        <w:rPr>
          <w:rFonts w:ascii="Times New Roman" w:hAnsi="Times New Roman" w:cs="Times New Roman"/>
          <w:color w:val="000000" w:themeColor="text1"/>
        </w:rPr>
        <w:t>.</w:t>
      </w:r>
      <w:r w:rsidR="009A0884" w:rsidRPr="00FD05F2">
        <w:rPr>
          <w:rFonts w:ascii="Times New Roman" w:hAnsi="Times New Roman" w:cs="Times New Roman"/>
          <w:color w:val="000000" w:themeColor="text1"/>
        </w:rPr>
        <w:t xml:space="preserve"> </w:t>
      </w:r>
      <w:r w:rsidR="00871A77" w:rsidRPr="00FD05F2">
        <w:rPr>
          <w:rFonts w:ascii="Times New Roman" w:hAnsi="Times New Roman" w:cs="Times New Roman"/>
          <w:color w:val="000000" w:themeColor="text1"/>
        </w:rPr>
        <w:t>Then</w:t>
      </w:r>
      <w:r w:rsidR="009A0884" w:rsidRPr="00FD05F2">
        <w:rPr>
          <w:rFonts w:ascii="Times New Roman" w:hAnsi="Times New Roman" w:cs="Times New Roman"/>
          <w:color w:val="000000" w:themeColor="text1"/>
        </w:rPr>
        <w:t xml:space="preserve"> in the 1950s she started working on the effects of pesticides on the food chain and </w:t>
      </w:r>
      <w:r w:rsidR="00677C99" w:rsidRPr="00FD05F2">
        <w:rPr>
          <w:rFonts w:ascii="Times New Roman" w:hAnsi="Times New Roman" w:cs="Times New Roman"/>
          <w:color w:val="000000" w:themeColor="text1"/>
        </w:rPr>
        <w:t xml:space="preserve">published her another book, “The Sea </w:t>
      </w:r>
      <w:proofErr w:type="gramStart"/>
      <w:r w:rsidR="00677C99" w:rsidRPr="00FD05F2">
        <w:rPr>
          <w:rFonts w:ascii="Times New Roman" w:hAnsi="Times New Roman" w:cs="Times New Roman"/>
          <w:color w:val="000000" w:themeColor="text1"/>
        </w:rPr>
        <w:t>Around</w:t>
      </w:r>
      <w:proofErr w:type="gramEnd"/>
      <w:r w:rsidR="00677C99" w:rsidRPr="00FD05F2">
        <w:rPr>
          <w:rFonts w:ascii="Times New Roman" w:hAnsi="Times New Roman" w:cs="Times New Roman"/>
          <w:color w:val="000000" w:themeColor="text1"/>
        </w:rPr>
        <w:t xml:space="preserve"> Us” in 1951.</w:t>
      </w:r>
      <w:r w:rsidR="00871A77" w:rsidRPr="00FD05F2">
        <w:rPr>
          <w:rFonts w:ascii="Times New Roman" w:hAnsi="Times New Roman" w:cs="Times New Roman"/>
          <w:color w:val="000000" w:themeColor="text1"/>
        </w:rPr>
        <w:t xml:space="preserve"> </w:t>
      </w:r>
      <w:r w:rsidR="00C018A0" w:rsidRPr="00FD05F2">
        <w:rPr>
          <w:rFonts w:ascii="Times New Roman" w:hAnsi="Times New Roman" w:cs="Times New Roman"/>
          <w:color w:val="000000" w:themeColor="text1"/>
        </w:rPr>
        <w:t>The</w:t>
      </w:r>
      <w:r w:rsidR="00E13F3C" w:rsidRPr="00FD05F2">
        <w:rPr>
          <w:rFonts w:ascii="Times New Roman" w:hAnsi="Times New Roman" w:cs="Times New Roman"/>
          <w:color w:val="000000" w:themeColor="text1"/>
        </w:rPr>
        <w:t xml:space="preserve"> book won a </w:t>
      </w:r>
      <w:r w:rsidR="008C5C26" w:rsidRPr="00FD05F2">
        <w:rPr>
          <w:rFonts w:ascii="Times New Roman" w:hAnsi="Times New Roman" w:cs="Times New Roman"/>
          <w:color w:val="000000" w:themeColor="text1"/>
        </w:rPr>
        <w:t>National Book Award</w:t>
      </w:r>
      <w:r w:rsidR="00C018A0" w:rsidRPr="00FD05F2">
        <w:rPr>
          <w:rFonts w:ascii="Times New Roman" w:hAnsi="Times New Roman" w:cs="Times New Roman"/>
          <w:color w:val="000000" w:themeColor="text1"/>
        </w:rPr>
        <w:t xml:space="preserve"> and was </w:t>
      </w:r>
      <w:r w:rsidR="00E13F3C" w:rsidRPr="00FD05F2">
        <w:rPr>
          <w:rFonts w:ascii="Times New Roman" w:hAnsi="Times New Roman" w:cs="Times New Roman"/>
          <w:color w:val="000000" w:themeColor="text1"/>
        </w:rPr>
        <w:t>a national bestseller</w:t>
      </w:r>
      <w:r w:rsidR="00E77C60">
        <w:rPr>
          <w:rFonts w:ascii="Times New Roman" w:hAnsi="Times New Roman" w:cs="Times New Roman"/>
          <w:color w:val="000000" w:themeColor="text1"/>
        </w:rPr>
        <w:t xml:space="preserve"> book, which </w:t>
      </w:r>
      <w:r w:rsidR="00C018A0" w:rsidRPr="00FD05F2">
        <w:rPr>
          <w:rFonts w:ascii="Times New Roman" w:hAnsi="Times New Roman" w:cs="Times New Roman"/>
          <w:color w:val="000000" w:themeColor="text1"/>
        </w:rPr>
        <w:t xml:space="preserve">was also </w:t>
      </w:r>
      <w:r w:rsidR="00E13F3C" w:rsidRPr="00FD05F2">
        <w:rPr>
          <w:rFonts w:ascii="Times New Roman" w:hAnsi="Times New Roman" w:cs="Times New Roman"/>
          <w:color w:val="000000" w:themeColor="text1"/>
        </w:rPr>
        <w:t>translated into 30 languages.</w:t>
      </w:r>
      <w:r w:rsidR="00A61A71" w:rsidRPr="00FD05F2">
        <w:rPr>
          <w:rFonts w:ascii="Times New Roman" w:hAnsi="Times New Roman" w:cs="Times New Roman"/>
          <w:color w:val="000000" w:themeColor="text1"/>
        </w:rPr>
        <w:t xml:space="preserve"> </w:t>
      </w:r>
      <w:r w:rsidR="008F7835" w:rsidRPr="00FD05F2">
        <w:rPr>
          <w:rFonts w:ascii="Times New Roman" w:hAnsi="Times New Roman" w:cs="Times New Roman"/>
          <w:color w:val="000000" w:themeColor="text1"/>
        </w:rPr>
        <w:t>In</w:t>
      </w:r>
      <w:r w:rsidR="00A61A71" w:rsidRPr="00FD05F2">
        <w:rPr>
          <w:rFonts w:ascii="Times New Roman" w:hAnsi="Times New Roman" w:cs="Times New Roman"/>
          <w:color w:val="000000" w:themeColor="text1"/>
        </w:rPr>
        <w:t xml:space="preserve"> 1955, there came her </w:t>
      </w:r>
      <w:r w:rsidR="00E13F3C" w:rsidRPr="00FD05F2">
        <w:rPr>
          <w:rFonts w:ascii="Times New Roman" w:hAnsi="Times New Roman" w:cs="Times New Roman"/>
          <w:color w:val="000000" w:themeColor="text1"/>
        </w:rPr>
        <w:t>third book, </w:t>
      </w:r>
      <w:r w:rsidR="00A61A71" w:rsidRPr="00FD05F2">
        <w:rPr>
          <w:rFonts w:ascii="Times New Roman" w:hAnsi="Times New Roman" w:cs="Times New Roman"/>
          <w:color w:val="000000" w:themeColor="text1"/>
        </w:rPr>
        <w:t>“</w:t>
      </w:r>
      <w:r w:rsidR="00E13F3C" w:rsidRPr="00FD05F2">
        <w:rPr>
          <w:rFonts w:ascii="Times New Roman" w:hAnsi="Times New Roman" w:cs="Times New Roman"/>
          <w:color w:val="000000" w:themeColor="text1"/>
        </w:rPr>
        <w:t>The Edge of the Sea</w:t>
      </w:r>
      <w:r w:rsidR="00984CB1" w:rsidRPr="00FD05F2">
        <w:rPr>
          <w:rFonts w:ascii="Times New Roman" w:hAnsi="Times New Roman" w:cs="Times New Roman"/>
          <w:color w:val="000000" w:themeColor="text1"/>
        </w:rPr>
        <w:t>”.</w:t>
      </w:r>
      <w:r w:rsidR="008F7835" w:rsidRPr="00FD05F2">
        <w:rPr>
          <w:rFonts w:ascii="Times New Roman" w:hAnsi="Times New Roman" w:cs="Times New Roman"/>
          <w:color w:val="000000" w:themeColor="text1"/>
        </w:rPr>
        <w:t xml:space="preserve"> </w:t>
      </w:r>
      <w:r w:rsidR="003440D2" w:rsidRPr="00FD05F2">
        <w:rPr>
          <w:rFonts w:ascii="Times New Roman" w:hAnsi="Times New Roman" w:cs="Times New Roman"/>
          <w:color w:val="000000" w:themeColor="text1"/>
        </w:rPr>
        <w:t xml:space="preserve">Accordingly, she played a </w:t>
      </w:r>
      <w:r w:rsidR="003440D2" w:rsidRPr="00FD05F2">
        <w:rPr>
          <w:rFonts w:ascii="Times New Roman" w:hAnsi="Times New Roman" w:cs="Times New Roman"/>
          <w:color w:val="000000" w:themeColor="text1"/>
        </w:rPr>
        <w:lastRenderedPageBreak/>
        <w:t>crucial role in the creation of environmentalism in the 20th century. However, she</w:t>
      </w:r>
      <w:r w:rsidR="008F7835" w:rsidRPr="00FD05F2">
        <w:rPr>
          <w:rFonts w:ascii="Times New Roman" w:hAnsi="Times New Roman" w:cs="Times New Roman"/>
          <w:color w:val="000000" w:themeColor="text1"/>
        </w:rPr>
        <w:t xml:space="preserve"> could not live to see any substantive result of her work and </w:t>
      </w:r>
      <w:r w:rsidR="00F660ED" w:rsidRPr="00FD05F2">
        <w:rPr>
          <w:rFonts w:ascii="Times New Roman" w:hAnsi="Times New Roman" w:cs="Times New Roman"/>
          <w:color w:val="000000" w:themeColor="text1"/>
        </w:rPr>
        <w:t>died in 1964</w:t>
      </w:r>
      <w:r w:rsidR="0077345F" w:rsidRPr="00FD05F2">
        <w:rPr>
          <w:rFonts w:ascii="Times New Roman" w:hAnsi="Times New Roman" w:cs="Times New Roman"/>
          <w:color w:val="000000" w:themeColor="text1"/>
        </w:rPr>
        <w:t xml:space="preserve"> because </w:t>
      </w:r>
      <w:r w:rsidR="00443567" w:rsidRPr="00FD05F2">
        <w:rPr>
          <w:rFonts w:ascii="Times New Roman" w:hAnsi="Times New Roman" w:cs="Times New Roman"/>
          <w:color w:val="000000" w:themeColor="text1"/>
        </w:rPr>
        <w:t>of</w:t>
      </w:r>
      <w:r w:rsidR="0077345F" w:rsidRPr="00FD05F2">
        <w:rPr>
          <w:rFonts w:ascii="Times New Roman" w:hAnsi="Times New Roman" w:cs="Times New Roman"/>
          <w:color w:val="000000" w:themeColor="text1"/>
        </w:rPr>
        <w:t xml:space="preserve"> </w:t>
      </w:r>
      <w:r w:rsidR="00443567" w:rsidRPr="00FD05F2">
        <w:rPr>
          <w:rFonts w:ascii="Times New Roman" w:hAnsi="Times New Roman" w:cs="Times New Roman"/>
          <w:color w:val="000000" w:themeColor="text1"/>
        </w:rPr>
        <w:t>cancer</w:t>
      </w:r>
      <w:r w:rsidR="00E33A31" w:rsidRPr="00FD05F2">
        <w:rPr>
          <w:rFonts w:ascii="Times New Roman" w:hAnsi="Times New Roman" w:cs="Times New Roman"/>
          <w:color w:val="000000" w:themeColor="text1"/>
        </w:rPr>
        <w:t xml:space="preserve"> and will always be </w:t>
      </w:r>
      <w:r w:rsidR="009D4434" w:rsidRPr="00FD05F2">
        <w:rPr>
          <w:rFonts w:ascii="Times New Roman" w:hAnsi="Times New Roman" w:cs="Times New Roman"/>
          <w:color w:val="000000" w:themeColor="text1"/>
        </w:rPr>
        <w:t>remembered as a primary</w:t>
      </w:r>
      <w:r w:rsidRPr="00FD05F2">
        <w:rPr>
          <w:rFonts w:ascii="Times New Roman" w:hAnsi="Times New Roman" w:cs="Times New Roman"/>
          <w:color w:val="000000" w:themeColor="text1"/>
        </w:rPr>
        <w:t xml:space="preserve"> environmental activist who </w:t>
      </w:r>
      <w:r w:rsidR="009D4434" w:rsidRPr="00FD05F2">
        <w:rPr>
          <w:rFonts w:ascii="Times New Roman" w:hAnsi="Times New Roman" w:cs="Times New Roman"/>
          <w:color w:val="000000" w:themeColor="text1"/>
        </w:rPr>
        <w:t xml:space="preserve">had </w:t>
      </w:r>
      <w:r w:rsidRPr="00FD05F2">
        <w:rPr>
          <w:rFonts w:ascii="Times New Roman" w:hAnsi="Times New Roman" w:cs="Times New Roman"/>
          <w:color w:val="000000" w:themeColor="text1"/>
        </w:rPr>
        <w:t xml:space="preserve">worked to </w:t>
      </w:r>
      <w:r w:rsidR="009D4434" w:rsidRPr="00FD05F2">
        <w:rPr>
          <w:rFonts w:ascii="Times New Roman" w:hAnsi="Times New Roman" w:cs="Times New Roman"/>
          <w:color w:val="000000" w:themeColor="text1"/>
        </w:rPr>
        <w:t>the realm</w:t>
      </w:r>
      <w:r w:rsidRPr="00FD05F2">
        <w:rPr>
          <w:rFonts w:ascii="Times New Roman" w:hAnsi="Times New Roman" w:cs="Times New Roman"/>
          <w:color w:val="000000" w:themeColor="text1"/>
        </w:rPr>
        <w:t xml:space="preserve"> the world for </w:t>
      </w:r>
      <w:r w:rsidR="009D4434" w:rsidRPr="00FD05F2">
        <w:rPr>
          <w:rFonts w:ascii="Times New Roman" w:hAnsi="Times New Roman" w:cs="Times New Roman"/>
          <w:color w:val="000000" w:themeColor="text1"/>
        </w:rPr>
        <w:t>forthcoming</w:t>
      </w:r>
      <w:r w:rsidRPr="00FD05F2">
        <w:rPr>
          <w:rFonts w:ascii="Times New Roman" w:hAnsi="Times New Roman" w:cs="Times New Roman"/>
          <w:color w:val="000000" w:themeColor="text1"/>
        </w:rPr>
        <w:t xml:space="preserve"> generations.</w:t>
      </w:r>
    </w:p>
    <w:p w14:paraId="0281915B" w14:textId="77777777" w:rsidR="00294C16" w:rsidRPr="00FD05F2" w:rsidRDefault="00DE1BCD" w:rsidP="00A40AFE">
      <w:pPr>
        <w:ind w:firstLine="0"/>
        <w:rPr>
          <w:rFonts w:ascii="Times New Roman" w:hAnsi="Times New Roman" w:cs="Times New Roman"/>
          <w:b/>
          <w:color w:val="000000" w:themeColor="text1"/>
        </w:rPr>
      </w:pPr>
      <w:r w:rsidRPr="00FD05F2">
        <w:rPr>
          <w:rFonts w:ascii="Times New Roman" w:hAnsi="Times New Roman" w:cs="Times New Roman"/>
          <w:b/>
          <w:color w:val="000000" w:themeColor="text1"/>
        </w:rPr>
        <w:t xml:space="preserve">Rachel Carson working period </w:t>
      </w:r>
      <w:r w:rsidR="00A40AFE" w:rsidRPr="00FD05F2">
        <w:rPr>
          <w:rFonts w:ascii="Times New Roman" w:hAnsi="Times New Roman" w:cs="Times New Roman"/>
          <w:b/>
          <w:color w:val="000000" w:themeColor="text1"/>
        </w:rPr>
        <w:t>analysis</w:t>
      </w:r>
    </w:p>
    <w:p w14:paraId="3FB1FC7E" w14:textId="07AB07CD" w:rsidR="00BD4E24" w:rsidRPr="00FD05F2" w:rsidRDefault="00DE1BCD" w:rsidP="00FD05F2">
      <w:pPr>
        <w:rPr>
          <w:rFonts w:ascii="Times New Roman" w:hAnsi="Times New Roman" w:cs="Times New Roman"/>
          <w:color w:val="000000" w:themeColor="text1"/>
        </w:rPr>
      </w:pPr>
      <w:r w:rsidRPr="00FD05F2">
        <w:rPr>
          <w:rFonts w:ascii="Times New Roman" w:hAnsi="Times New Roman" w:cs="Times New Roman"/>
          <w:color w:val="000000" w:themeColor="text1"/>
        </w:rPr>
        <w:t xml:space="preserve">Rachel was a biologist, writer and role model of her time. </w:t>
      </w:r>
      <w:r w:rsidR="00461A3B" w:rsidRPr="00FD05F2">
        <w:rPr>
          <w:rFonts w:ascii="Times New Roman" w:hAnsi="Times New Roman" w:cs="Times New Roman"/>
          <w:color w:val="000000" w:themeColor="text1"/>
        </w:rPr>
        <w:t>She</w:t>
      </w:r>
      <w:r w:rsidRPr="00FD05F2">
        <w:rPr>
          <w:rFonts w:ascii="Times New Roman" w:hAnsi="Times New Roman" w:cs="Times New Roman"/>
          <w:color w:val="000000" w:themeColor="text1"/>
        </w:rPr>
        <w:t xml:space="preserve"> gave many </w:t>
      </w:r>
      <w:r w:rsidR="00642360" w:rsidRPr="00FD05F2">
        <w:rPr>
          <w:rFonts w:ascii="Times New Roman" w:hAnsi="Times New Roman" w:cs="Times New Roman"/>
          <w:color w:val="000000" w:themeColor="text1"/>
        </w:rPr>
        <w:t>groundbreaking books</w:t>
      </w:r>
      <w:r w:rsidR="00461A3B" w:rsidRPr="00FD05F2">
        <w:rPr>
          <w:rFonts w:ascii="Times New Roman" w:hAnsi="Times New Roman" w:cs="Times New Roman"/>
          <w:color w:val="000000" w:themeColor="text1"/>
        </w:rPr>
        <w:t xml:space="preserve"> such as Under the Sea Wind and The Sea </w:t>
      </w:r>
      <w:proofErr w:type="gramStart"/>
      <w:r w:rsidR="00461A3B" w:rsidRPr="00FD05F2">
        <w:rPr>
          <w:rFonts w:ascii="Times New Roman" w:hAnsi="Times New Roman" w:cs="Times New Roman"/>
          <w:color w:val="000000" w:themeColor="text1"/>
        </w:rPr>
        <w:t>Around</w:t>
      </w:r>
      <w:proofErr w:type="gramEnd"/>
      <w:r w:rsidR="00461A3B" w:rsidRPr="00FD05F2">
        <w:rPr>
          <w:rFonts w:ascii="Times New Roman" w:hAnsi="Times New Roman" w:cs="Times New Roman"/>
          <w:color w:val="000000" w:themeColor="text1"/>
        </w:rPr>
        <w:t xml:space="preserve"> Us and</w:t>
      </w:r>
      <w:r w:rsidR="00642360" w:rsidRPr="00FD05F2">
        <w:rPr>
          <w:rFonts w:ascii="Times New Roman" w:hAnsi="Times New Roman" w:cs="Times New Roman"/>
          <w:color w:val="000000" w:themeColor="text1"/>
        </w:rPr>
        <w:t xml:space="preserve"> won different </w:t>
      </w:r>
      <w:r w:rsidR="00BB13A3" w:rsidRPr="00FD05F2">
        <w:rPr>
          <w:rFonts w:ascii="Times New Roman" w:hAnsi="Times New Roman" w:cs="Times New Roman"/>
          <w:color w:val="000000" w:themeColor="text1"/>
        </w:rPr>
        <w:t xml:space="preserve">awards like </w:t>
      </w:r>
      <w:r w:rsidRPr="00FD05F2">
        <w:rPr>
          <w:rFonts w:ascii="Times New Roman" w:hAnsi="Times New Roman" w:cs="Times New Roman"/>
          <w:color w:val="000000" w:themeColor="text1"/>
        </w:rPr>
        <w:t>the National Book Award and the John Burroughs Medal.</w:t>
      </w:r>
      <w:r w:rsidR="00FD05F2" w:rsidRPr="00FD05F2">
        <w:rPr>
          <w:rFonts w:ascii="Times New Roman" w:hAnsi="Times New Roman" w:cs="Times New Roman"/>
          <w:color w:val="000000" w:themeColor="text1"/>
        </w:rPr>
        <w:t xml:space="preserve"> </w:t>
      </w:r>
      <w:r w:rsidR="00BB13A3" w:rsidRPr="00FD05F2">
        <w:rPr>
          <w:rFonts w:ascii="Times New Roman" w:hAnsi="Times New Roman" w:cs="Times New Roman"/>
          <w:color w:val="000000" w:themeColor="text1"/>
        </w:rPr>
        <w:t xml:space="preserve">On the other hand, she also </w:t>
      </w:r>
      <w:r w:rsidR="00064C21" w:rsidRPr="00FD05F2">
        <w:rPr>
          <w:rFonts w:ascii="Times New Roman" w:hAnsi="Times New Roman" w:cs="Times New Roman"/>
          <w:color w:val="000000" w:themeColor="text1"/>
        </w:rPr>
        <w:t>faced many obstacles as a scientist in the 1950s. </w:t>
      </w:r>
      <w:r w:rsidR="00BB13A3" w:rsidRPr="00FD05F2">
        <w:rPr>
          <w:rFonts w:ascii="Times New Roman" w:hAnsi="Times New Roman" w:cs="Times New Roman"/>
          <w:color w:val="000000" w:themeColor="text1"/>
        </w:rPr>
        <w:t xml:space="preserve">She </w:t>
      </w:r>
      <w:r w:rsidR="00C55E58" w:rsidRPr="00FD05F2">
        <w:rPr>
          <w:rFonts w:ascii="Times New Roman" w:hAnsi="Times New Roman" w:cs="Times New Roman"/>
          <w:color w:val="000000" w:themeColor="text1"/>
        </w:rPr>
        <w:t xml:space="preserve">worked to convert </w:t>
      </w:r>
      <w:r w:rsidR="00820413" w:rsidRPr="00FD05F2">
        <w:rPr>
          <w:rFonts w:ascii="Times New Roman" w:hAnsi="Times New Roman" w:cs="Times New Roman"/>
          <w:color w:val="000000" w:themeColor="text1"/>
          <w:lang w:eastAsia="en-US"/>
        </w:rPr>
        <w:t>large number</w:t>
      </w:r>
      <w:r w:rsidR="00C55E58" w:rsidRPr="00FD05F2">
        <w:rPr>
          <w:rFonts w:ascii="Times New Roman" w:hAnsi="Times New Roman" w:cs="Times New Roman"/>
          <w:color w:val="000000" w:themeColor="text1"/>
        </w:rPr>
        <w:t xml:space="preserve">s of people to environmentalism and for this purpose, she used her book, </w:t>
      </w:r>
      <w:r w:rsidR="00820413" w:rsidRPr="00FD05F2">
        <w:rPr>
          <w:rFonts w:ascii="Times New Roman" w:hAnsi="Times New Roman" w:cs="Times New Roman"/>
          <w:color w:val="000000" w:themeColor="text1"/>
          <w:lang w:eastAsia="en-US"/>
        </w:rPr>
        <w:t>Silent Spring</w:t>
      </w:r>
      <w:r w:rsidR="00C55E58" w:rsidRPr="00FD05F2">
        <w:rPr>
          <w:rFonts w:ascii="Times New Roman" w:hAnsi="Times New Roman" w:cs="Times New Roman"/>
          <w:color w:val="000000" w:themeColor="text1"/>
        </w:rPr>
        <w:t>.</w:t>
      </w:r>
      <w:r w:rsidR="001D564B" w:rsidRPr="00FD05F2">
        <w:rPr>
          <w:rFonts w:ascii="Times New Roman" w:hAnsi="Times New Roman" w:cs="Times New Roman"/>
          <w:color w:val="000000" w:themeColor="text1"/>
        </w:rPr>
        <w:t xml:space="preserve"> </w:t>
      </w:r>
      <w:r w:rsidR="0048521C" w:rsidRPr="00FD05F2">
        <w:rPr>
          <w:rFonts w:ascii="Times New Roman" w:hAnsi="Times New Roman" w:cs="Times New Roman"/>
          <w:color w:val="000000" w:themeColor="text1"/>
        </w:rPr>
        <w:t xml:space="preserve">It proved a shriek to sanction DDT which was corrupting the environment on an exceptional gage. </w:t>
      </w:r>
      <w:r w:rsidR="00CE1BAF" w:rsidRPr="00FD05F2">
        <w:rPr>
          <w:rFonts w:ascii="Times New Roman" w:hAnsi="Times New Roman" w:cs="Times New Roman"/>
          <w:color w:val="000000" w:themeColor="text1"/>
        </w:rPr>
        <w:t>Conversely</w:t>
      </w:r>
      <w:r w:rsidR="001D564B" w:rsidRPr="00FD05F2">
        <w:rPr>
          <w:rFonts w:ascii="Times New Roman" w:hAnsi="Times New Roman" w:cs="Times New Roman"/>
          <w:color w:val="000000" w:themeColor="text1"/>
        </w:rPr>
        <w:t xml:space="preserve">, there </w:t>
      </w:r>
      <w:r w:rsidR="00CE1BAF" w:rsidRPr="00FD05F2">
        <w:rPr>
          <w:rFonts w:ascii="Times New Roman" w:hAnsi="Times New Roman" w:cs="Times New Roman"/>
          <w:color w:val="000000" w:themeColor="text1"/>
        </w:rPr>
        <w:t>were also o</w:t>
      </w:r>
      <w:r w:rsidR="001D564B" w:rsidRPr="00FD05F2">
        <w:rPr>
          <w:rFonts w:ascii="Times New Roman" w:hAnsi="Times New Roman" w:cs="Times New Roman"/>
          <w:color w:val="000000" w:themeColor="text1"/>
          <w:lang w:eastAsia="en-US"/>
        </w:rPr>
        <w:t>pponents of </w:t>
      </w:r>
      <w:r w:rsidR="00CE1BAF" w:rsidRPr="00FD05F2">
        <w:rPr>
          <w:rFonts w:ascii="Times New Roman" w:hAnsi="Times New Roman" w:cs="Times New Roman"/>
          <w:color w:val="000000" w:themeColor="text1"/>
        </w:rPr>
        <w:t xml:space="preserve">these views and they attacked her </w:t>
      </w:r>
      <w:r w:rsidR="001D564B" w:rsidRPr="00FD05F2">
        <w:rPr>
          <w:rFonts w:ascii="Times New Roman" w:hAnsi="Times New Roman" w:cs="Times New Roman"/>
          <w:color w:val="000000" w:themeColor="text1"/>
          <w:lang w:eastAsia="en-US"/>
        </w:rPr>
        <w:t xml:space="preserve">personally. </w:t>
      </w:r>
      <w:r w:rsidR="009716BD" w:rsidRPr="00FD05F2">
        <w:rPr>
          <w:rFonts w:ascii="Times New Roman" w:hAnsi="Times New Roman" w:cs="Times New Roman"/>
          <w:color w:val="000000" w:themeColor="text1"/>
        </w:rPr>
        <w:t>They</w:t>
      </w:r>
      <w:r w:rsidR="00F90A48" w:rsidRPr="00FD05F2">
        <w:rPr>
          <w:rFonts w:ascii="Times New Roman" w:hAnsi="Times New Roman" w:cs="Times New Roman"/>
          <w:color w:val="000000" w:themeColor="text1"/>
        </w:rPr>
        <w:t xml:space="preserve"> </w:t>
      </w:r>
      <w:r w:rsidR="009716BD" w:rsidRPr="00FD05F2">
        <w:rPr>
          <w:rFonts w:ascii="Times New Roman" w:hAnsi="Times New Roman" w:cs="Times New Roman"/>
          <w:color w:val="000000" w:themeColor="text1"/>
        </w:rPr>
        <w:t>considered</w:t>
      </w:r>
      <w:r w:rsidR="00F329E1" w:rsidRPr="00FD05F2">
        <w:rPr>
          <w:rFonts w:ascii="Times New Roman" w:hAnsi="Times New Roman" w:cs="Times New Roman"/>
          <w:color w:val="000000" w:themeColor="text1"/>
        </w:rPr>
        <w:t xml:space="preserve"> her </w:t>
      </w:r>
      <w:r w:rsidR="009716BD" w:rsidRPr="00FD05F2">
        <w:rPr>
          <w:rFonts w:ascii="Times New Roman" w:hAnsi="Times New Roman" w:cs="Times New Roman"/>
          <w:color w:val="000000" w:themeColor="text1"/>
        </w:rPr>
        <w:t xml:space="preserve">as </w:t>
      </w:r>
      <w:r w:rsidR="001D564B" w:rsidRPr="00FD05F2">
        <w:rPr>
          <w:rFonts w:ascii="Times New Roman" w:hAnsi="Times New Roman" w:cs="Times New Roman"/>
          <w:color w:val="000000" w:themeColor="text1"/>
          <w:lang w:eastAsia="en-US"/>
        </w:rPr>
        <w:t xml:space="preserve">radical, </w:t>
      </w:r>
      <w:r w:rsidR="009716BD" w:rsidRPr="00FD05F2">
        <w:rPr>
          <w:rFonts w:ascii="Times New Roman" w:hAnsi="Times New Roman" w:cs="Times New Roman"/>
          <w:color w:val="000000" w:themeColor="text1"/>
        </w:rPr>
        <w:t>unfaithful as well as</w:t>
      </w:r>
      <w:r w:rsidR="001D564B" w:rsidRPr="00FD05F2">
        <w:rPr>
          <w:rFonts w:ascii="Times New Roman" w:hAnsi="Times New Roman" w:cs="Times New Roman"/>
          <w:color w:val="000000" w:themeColor="text1"/>
          <w:lang w:eastAsia="en-US"/>
        </w:rPr>
        <w:t xml:space="preserve"> unscientific</w:t>
      </w:r>
      <w:r w:rsidR="009716BD" w:rsidRPr="00FD05F2">
        <w:rPr>
          <w:rFonts w:ascii="Times New Roman" w:hAnsi="Times New Roman" w:cs="Times New Roman"/>
          <w:color w:val="000000" w:themeColor="text1"/>
        </w:rPr>
        <w:t xml:space="preserve">. Furthermore, they also considered her as </w:t>
      </w:r>
      <w:r w:rsidR="00096028" w:rsidRPr="00FD05F2">
        <w:rPr>
          <w:rFonts w:ascii="Times New Roman" w:hAnsi="Times New Roman" w:cs="Times New Roman"/>
          <w:color w:val="000000" w:themeColor="text1"/>
          <w:lang w:eastAsia="en-US"/>
        </w:rPr>
        <w:t>communis</w:t>
      </w:r>
      <w:r w:rsidR="00096028" w:rsidRPr="00FD05F2">
        <w:rPr>
          <w:rFonts w:ascii="Times New Roman" w:hAnsi="Times New Roman" w:cs="Times New Roman"/>
          <w:color w:val="000000" w:themeColor="text1"/>
        </w:rPr>
        <w:t>t</w:t>
      </w:r>
      <w:r w:rsidR="005723A3" w:rsidRPr="00FD05F2">
        <w:rPr>
          <w:rFonts w:ascii="Times New Roman" w:hAnsi="Times New Roman" w:cs="Times New Roman"/>
          <w:color w:val="000000" w:themeColor="text1"/>
        </w:rPr>
        <w:t xml:space="preserve"> </w:t>
      </w:r>
      <w:r w:rsidR="00532EDD">
        <w:rPr>
          <w:rFonts w:ascii="Times New Roman" w:hAnsi="Times New Roman" w:cs="Times New Roman"/>
          <w:color w:val="000000" w:themeColor="text1"/>
        </w:rPr>
        <w:t>because of her stressing</w:t>
      </w:r>
      <w:r w:rsidR="005723A3" w:rsidRPr="00FD05F2">
        <w:rPr>
          <w:rFonts w:ascii="Times New Roman" w:hAnsi="Times New Roman" w:cs="Times New Roman"/>
          <w:color w:val="000000" w:themeColor="text1"/>
        </w:rPr>
        <w:t xml:space="preserve"> over not to use any pesticide</w:t>
      </w:r>
      <w:r w:rsidR="00D27677">
        <w:rPr>
          <w:rFonts w:ascii="Times New Roman" w:hAnsi="Times New Roman" w:cs="Times New Roman"/>
          <w:color w:val="000000" w:themeColor="text1"/>
        </w:rPr>
        <w:t xml:space="preserve"> </w:t>
      </w:r>
      <w:r w:rsidR="00D27677">
        <w:rPr>
          <w:rFonts w:ascii="Times New Roman" w:hAnsi="Times New Roman" w:cs="Times New Roman"/>
          <w:color w:val="000000" w:themeColor="text1"/>
        </w:rPr>
        <w:fldChar w:fldCharType="begin"/>
      </w:r>
      <w:r w:rsidR="00D27677">
        <w:rPr>
          <w:rFonts w:ascii="Times New Roman" w:hAnsi="Times New Roman" w:cs="Times New Roman"/>
          <w:color w:val="000000" w:themeColor="text1"/>
        </w:rPr>
        <w:instrText xml:space="preserve"> ADDIN ZOTERO_ITEM CSL_CITATION {"citationID":"A20hUN4b","properties":{"formattedCitation":"(DeMarco, 2017)","plainCitation":"(DeMarco, 2017)","noteIndex":0},"citationItems":[{"id":2714,"uris":["http://zotero.org/users/local/KZl8ZL3A/items/P8I8UKKQ"],"uri":["http://zotero.org/users/local/KZl8ZL3A/items/P8I8UKKQ"],"itemData":{"id":2714,"type":"article-journal","title":"Rachel Carson's environmental ethic–a guide for global systems decision making","container-title":"Journal of Cleaner Production","page":"127-133","volume":"140","author":[{"family":"DeMarco","given":"Patricia M."}],"issued":{"date-parts":[["2017"]]}}}],"schema":"https://github.com/citation-style-language/schema/raw/master/csl-citation.json"} </w:instrText>
      </w:r>
      <w:r w:rsidR="00D27677">
        <w:rPr>
          <w:rFonts w:ascii="Times New Roman" w:hAnsi="Times New Roman" w:cs="Times New Roman"/>
          <w:color w:val="000000" w:themeColor="text1"/>
        </w:rPr>
        <w:fldChar w:fldCharType="separate"/>
      </w:r>
      <w:r w:rsidR="00D27677" w:rsidRPr="00D27677">
        <w:rPr>
          <w:rFonts w:ascii="Times New Roman" w:hAnsi="Times New Roman" w:cs="Times New Roman"/>
        </w:rPr>
        <w:t>(DeMarco, 2017)</w:t>
      </w:r>
      <w:r w:rsidR="00D27677">
        <w:rPr>
          <w:rFonts w:ascii="Times New Roman" w:hAnsi="Times New Roman" w:cs="Times New Roman"/>
          <w:color w:val="000000" w:themeColor="text1"/>
        </w:rPr>
        <w:fldChar w:fldCharType="end"/>
      </w:r>
      <w:r w:rsidR="005723A3" w:rsidRPr="00FD05F2">
        <w:rPr>
          <w:rFonts w:ascii="Times New Roman" w:hAnsi="Times New Roman" w:cs="Times New Roman"/>
          <w:color w:val="000000" w:themeColor="text1"/>
        </w:rPr>
        <w:t xml:space="preserve">. They had a view that this would reduce their </w:t>
      </w:r>
      <w:r w:rsidR="001D564B" w:rsidRPr="00FD05F2">
        <w:rPr>
          <w:rFonts w:ascii="Times New Roman" w:hAnsi="Times New Roman" w:cs="Times New Roman"/>
          <w:color w:val="000000" w:themeColor="text1"/>
          <w:lang w:eastAsia="en-US"/>
        </w:rPr>
        <w:t>s</w:t>
      </w:r>
      <w:r w:rsidR="005723A3" w:rsidRPr="00FD05F2">
        <w:rPr>
          <w:rFonts w:ascii="Times New Roman" w:hAnsi="Times New Roman" w:cs="Times New Roman"/>
          <w:color w:val="000000" w:themeColor="text1"/>
        </w:rPr>
        <w:t>upply of food and would be a loss for them.</w:t>
      </w:r>
      <w:r w:rsidR="00B86003" w:rsidRPr="00FD05F2">
        <w:rPr>
          <w:rFonts w:ascii="Times New Roman" w:hAnsi="Times New Roman" w:cs="Times New Roman"/>
          <w:color w:val="000000" w:themeColor="text1"/>
        </w:rPr>
        <w:t xml:space="preserve"> </w:t>
      </w:r>
      <w:r w:rsidRPr="00FD05F2">
        <w:rPr>
          <w:rFonts w:ascii="Times New Roman" w:hAnsi="Times New Roman" w:cs="Times New Roman"/>
          <w:color w:val="000000" w:themeColor="text1"/>
        </w:rPr>
        <w:t>The</w:t>
      </w:r>
      <w:r w:rsidR="00526E66" w:rsidRPr="00FD05F2">
        <w:rPr>
          <w:rFonts w:ascii="Times New Roman" w:hAnsi="Times New Roman" w:cs="Times New Roman"/>
          <w:color w:val="000000" w:themeColor="text1"/>
        </w:rPr>
        <w:t xml:space="preserve"> popular press </w:t>
      </w:r>
      <w:r w:rsidRPr="00FD05F2">
        <w:rPr>
          <w:rFonts w:ascii="Times New Roman" w:hAnsi="Times New Roman" w:cs="Times New Roman"/>
          <w:color w:val="000000" w:themeColor="text1"/>
        </w:rPr>
        <w:t xml:space="preserve">and </w:t>
      </w:r>
      <w:r w:rsidRPr="00FD05F2">
        <w:rPr>
          <w:rFonts w:ascii="Times New Roman" w:hAnsi="Times New Roman" w:cs="Times New Roman"/>
          <w:color w:val="000000" w:themeColor="text1"/>
          <w:lang w:eastAsia="en-US"/>
        </w:rPr>
        <w:t xml:space="preserve">pages of chemical and agricultural trade journals </w:t>
      </w:r>
      <w:r w:rsidR="00526E66" w:rsidRPr="00FD05F2">
        <w:rPr>
          <w:rFonts w:ascii="Times New Roman" w:hAnsi="Times New Roman" w:cs="Times New Roman"/>
          <w:color w:val="000000" w:themeColor="text1"/>
        </w:rPr>
        <w:t>of that time</w:t>
      </w:r>
      <w:r w:rsidRPr="00FD05F2">
        <w:rPr>
          <w:rFonts w:ascii="Times New Roman" w:hAnsi="Times New Roman" w:cs="Times New Roman"/>
          <w:color w:val="000000" w:themeColor="text1"/>
        </w:rPr>
        <w:t xml:space="preserve"> were containing all these a</w:t>
      </w:r>
      <w:r w:rsidR="00526E66" w:rsidRPr="00FD05F2">
        <w:rPr>
          <w:rFonts w:ascii="Times New Roman" w:hAnsi="Times New Roman" w:cs="Times New Roman"/>
          <w:color w:val="000000" w:themeColor="text1"/>
          <w:lang w:eastAsia="en-US"/>
        </w:rPr>
        <w:t xml:space="preserve">llegations </w:t>
      </w:r>
      <w:r w:rsidRPr="00FD05F2">
        <w:rPr>
          <w:rFonts w:ascii="Times New Roman" w:hAnsi="Times New Roman" w:cs="Times New Roman"/>
          <w:color w:val="000000" w:themeColor="text1"/>
        </w:rPr>
        <w:t xml:space="preserve">of </w:t>
      </w:r>
      <w:r w:rsidR="00526E66" w:rsidRPr="00FD05F2">
        <w:rPr>
          <w:rFonts w:ascii="Times New Roman" w:hAnsi="Times New Roman" w:cs="Times New Roman"/>
          <w:color w:val="000000" w:themeColor="text1"/>
          <w:lang w:eastAsia="en-US"/>
        </w:rPr>
        <w:t>a hysterical woman</w:t>
      </w:r>
      <w:r w:rsidRPr="00FD05F2">
        <w:rPr>
          <w:rFonts w:ascii="Times New Roman" w:hAnsi="Times New Roman" w:cs="Times New Roman"/>
          <w:color w:val="000000" w:themeColor="text1"/>
        </w:rPr>
        <w:t>.</w:t>
      </w:r>
    </w:p>
    <w:p w14:paraId="2A303C9A" w14:textId="01F52349" w:rsidR="00320020" w:rsidRPr="00532EDD" w:rsidRDefault="00DE1BCD" w:rsidP="00532EDD">
      <w:pPr>
        <w:rPr>
          <w:rFonts w:ascii="Times New Roman" w:hAnsi="Times New Roman" w:cs="Times New Roman"/>
          <w:color w:val="000000" w:themeColor="text1"/>
        </w:rPr>
      </w:pPr>
      <w:r w:rsidRPr="00FD05F2">
        <w:rPr>
          <w:rFonts w:ascii="Times New Roman" w:hAnsi="Times New Roman" w:cs="Times New Roman"/>
          <w:color w:val="000000" w:themeColor="text1"/>
        </w:rPr>
        <w:t>Her</w:t>
      </w:r>
      <w:r w:rsidR="00B86003" w:rsidRPr="00FD05F2">
        <w:rPr>
          <w:rFonts w:ascii="Times New Roman" w:hAnsi="Times New Roman" w:cs="Times New Roman"/>
          <w:color w:val="000000" w:themeColor="text1"/>
        </w:rPr>
        <w:t xml:space="preserve"> views were also rejected initially as she had </w:t>
      </w:r>
      <w:r w:rsidR="00B86003" w:rsidRPr="00FD05F2">
        <w:rPr>
          <w:rFonts w:ascii="Times New Roman" w:hAnsi="Times New Roman" w:cs="Times New Roman"/>
          <w:color w:val="000000" w:themeColor="text1"/>
          <w:lang w:eastAsia="en-US"/>
        </w:rPr>
        <w:t>no institutional affiliation</w:t>
      </w:r>
      <w:r w:rsidR="00B86003" w:rsidRPr="00FD05F2">
        <w:rPr>
          <w:rFonts w:ascii="Times New Roman" w:hAnsi="Times New Roman" w:cs="Times New Roman"/>
          <w:color w:val="000000" w:themeColor="text1"/>
        </w:rPr>
        <w:t>.</w:t>
      </w:r>
      <w:r w:rsidRPr="00FD05F2">
        <w:rPr>
          <w:rFonts w:ascii="Times New Roman" w:hAnsi="Times New Roman" w:cs="Times New Roman"/>
          <w:color w:val="000000" w:themeColor="text1"/>
        </w:rPr>
        <w:t xml:space="preserve"> It was thought that she had no understanding of the subject and lack professionalism. H</w:t>
      </w:r>
      <w:r w:rsidR="00532EDD">
        <w:rPr>
          <w:rFonts w:ascii="Times New Roman" w:hAnsi="Times New Roman" w:cs="Times New Roman"/>
          <w:color w:val="000000" w:themeColor="text1"/>
        </w:rPr>
        <w:t>er frequent</w:t>
      </w:r>
      <w:r w:rsidRPr="00FD05F2">
        <w:rPr>
          <w:rFonts w:ascii="Times New Roman" w:hAnsi="Times New Roman" w:cs="Times New Roman"/>
          <w:color w:val="000000" w:themeColor="text1"/>
        </w:rPr>
        <w:t xml:space="preserve"> use of terms such as nature and </w:t>
      </w:r>
      <w:r w:rsidR="00B86003" w:rsidRPr="00FD05F2">
        <w:rPr>
          <w:rFonts w:ascii="Times New Roman" w:hAnsi="Times New Roman" w:cs="Times New Roman"/>
          <w:color w:val="000000" w:themeColor="text1"/>
          <w:lang w:eastAsia="en-US"/>
        </w:rPr>
        <w:t>na</w:t>
      </w:r>
      <w:r w:rsidRPr="00FD05F2">
        <w:rPr>
          <w:rFonts w:ascii="Times New Roman" w:hAnsi="Times New Roman" w:cs="Times New Roman"/>
          <w:color w:val="000000" w:themeColor="text1"/>
        </w:rPr>
        <w:t xml:space="preserve">tural was </w:t>
      </w:r>
      <w:r w:rsidR="00532EDD" w:rsidRPr="00FD05F2">
        <w:rPr>
          <w:rFonts w:ascii="Times New Roman" w:hAnsi="Times New Roman" w:cs="Times New Roman"/>
          <w:color w:val="000000" w:themeColor="text1"/>
        </w:rPr>
        <w:t>reflected</w:t>
      </w:r>
      <w:r w:rsidRPr="00FD05F2">
        <w:rPr>
          <w:rFonts w:ascii="Times New Roman" w:hAnsi="Times New Roman" w:cs="Times New Roman"/>
          <w:color w:val="000000" w:themeColor="text1"/>
        </w:rPr>
        <w:t xml:space="preserve"> as only her lover of nature and no professional aim behind the struggle.</w:t>
      </w:r>
    </w:p>
    <w:p w14:paraId="1791ADB9" w14:textId="77777777" w:rsidR="001D564B" w:rsidRPr="002D028E" w:rsidRDefault="00DE1BCD" w:rsidP="000D3F84">
      <w:pPr>
        <w:pStyle w:val="NormalWeb"/>
        <w:shd w:val="clear" w:color="auto" w:fill="FFFFFF"/>
        <w:spacing w:after="270"/>
        <w:rPr>
          <w:b/>
        </w:rPr>
      </w:pPr>
      <w:r w:rsidRPr="00A40AFE">
        <w:rPr>
          <w:b/>
        </w:rPr>
        <w:t>Rachel Carson</w:t>
      </w:r>
      <w:r>
        <w:rPr>
          <w:b/>
        </w:rPr>
        <w:t xml:space="preserve"> </w:t>
      </w:r>
      <w:r w:rsidRPr="002D028E">
        <w:rPr>
          <w:b/>
        </w:rPr>
        <w:t xml:space="preserve">personal </w:t>
      </w:r>
      <w:r w:rsidR="00762CAD" w:rsidRPr="002D028E">
        <w:rPr>
          <w:b/>
        </w:rPr>
        <w:t>beliefs</w:t>
      </w:r>
    </w:p>
    <w:p w14:paraId="4AC25A83" w14:textId="77777777" w:rsidR="00E92037" w:rsidRPr="007811D1" w:rsidRDefault="00DE1BCD" w:rsidP="006E6249">
      <w:pPr>
        <w:pStyle w:val="NormalWeb"/>
        <w:shd w:val="clear" w:color="auto" w:fill="FFFFFF"/>
        <w:spacing w:after="270"/>
        <w:ind w:firstLine="720"/>
      </w:pPr>
      <w:r w:rsidRPr="002D028E">
        <w:lastRenderedPageBreak/>
        <w:t>Rachel Carson had a birth in rural Pennsylvania and she experienced true nature.</w:t>
      </w:r>
      <w:r w:rsidR="002D42DD">
        <w:t xml:space="preserve"> She loved nature and also </w:t>
      </w:r>
      <w:r w:rsidR="005A48A2" w:rsidRPr="00EF7D8D">
        <w:t xml:space="preserve">encouraged Americans to love </w:t>
      </w:r>
      <w:r w:rsidR="00EF7D8D" w:rsidRPr="00EF7D8D">
        <w:t xml:space="preserve">and protect </w:t>
      </w:r>
      <w:r w:rsidR="002D42DD" w:rsidRPr="00EF7D8D">
        <w:t xml:space="preserve">nature. She was also interested </w:t>
      </w:r>
      <w:r w:rsidR="002D42DD" w:rsidRPr="00E85DC1">
        <w:t>in exploring the marine environment</w:t>
      </w:r>
      <w:r w:rsidR="00EF7D8D" w:rsidRPr="00E85DC1">
        <w:t xml:space="preserve"> since from an </w:t>
      </w:r>
      <w:r w:rsidRPr="00E85DC1">
        <w:t>early age</w:t>
      </w:r>
      <w:r w:rsidR="00EF7D8D" w:rsidRPr="00E85DC1">
        <w:t>.</w:t>
      </w:r>
      <w:r w:rsidR="00E85DC1" w:rsidRPr="00E85DC1">
        <w:t xml:space="preserve"> In her childhood home, she used to explore and </w:t>
      </w:r>
      <w:r w:rsidR="00E85DC1" w:rsidRPr="003B1ED6">
        <w:t xml:space="preserve">collect the </w:t>
      </w:r>
      <w:r w:rsidRPr="003B1ED6">
        <w:t>ocean shells</w:t>
      </w:r>
      <w:r w:rsidR="00E85DC1" w:rsidRPr="003B1ED6">
        <w:t xml:space="preserve">. Moreover, she also has a love for </w:t>
      </w:r>
      <w:r w:rsidR="007811D1" w:rsidRPr="003B1ED6">
        <w:t>reading and writing</w:t>
      </w:r>
      <w:r w:rsidR="00E85DC1" w:rsidRPr="003B1ED6">
        <w:t xml:space="preserve">. This love can be seen in her published books. Likewise, </w:t>
      </w:r>
      <w:r w:rsidR="003B1ED6" w:rsidRPr="003B1ED6">
        <w:t>she was also interested in the animals in the context of the natural world.</w:t>
      </w:r>
    </w:p>
    <w:p w14:paraId="1D17384C" w14:textId="77777777" w:rsidR="007F1769" w:rsidRPr="008F5DB4" w:rsidRDefault="00DE1BCD" w:rsidP="007F1769">
      <w:pPr>
        <w:ind w:firstLine="0"/>
        <w:rPr>
          <w:b/>
          <w:color w:val="000000" w:themeColor="text1"/>
        </w:rPr>
      </w:pPr>
      <w:r w:rsidRPr="008F5DB4">
        <w:rPr>
          <w:b/>
          <w:color w:val="000000" w:themeColor="text1"/>
        </w:rPr>
        <w:t>Overcoming the barriers and issues</w:t>
      </w:r>
    </w:p>
    <w:p w14:paraId="1ED773E2" w14:textId="28E2F6FF" w:rsidR="00AF4C60" w:rsidRPr="00790E49" w:rsidRDefault="00DE1BCD" w:rsidP="00790E49">
      <w:r w:rsidRPr="008F5DB4">
        <w:t>Carson was very enthusiastic and want</w:t>
      </w:r>
      <w:r w:rsidR="00E268BA">
        <w:t>ed</w:t>
      </w:r>
      <w:r w:rsidRPr="008F5DB4">
        <w:t xml:space="preserve"> to work for the protection of the natural world. However, her financial</w:t>
      </w:r>
      <w:r w:rsidR="0090496B">
        <w:t xml:space="preserve"> condition did</w:t>
      </w:r>
      <w:r w:rsidRPr="008F5DB4">
        <w:t xml:space="preserve"> not allow </w:t>
      </w:r>
      <w:r w:rsidRPr="00047FB2">
        <w:t xml:space="preserve">her to have </w:t>
      </w:r>
      <w:r w:rsidR="008F5DB4" w:rsidRPr="00047FB2">
        <w:t xml:space="preserve">a </w:t>
      </w:r>
      <w:proofErr w:type="spellStart"/>
      <w:r w:rsidR="008F5DB4" w:rsidRPr="00047FB2">
        <w:t>Ph.D</w:t>
      </w:r>
      <w:proofErr w:type="spellEnd"/>
      <w:r w:rsidR="0090496B">
        <w:t xml:space="preserve"> Degree</w:t>
      </w:r>
      <w:r w:rsidR="008F5DB4" w:rsidRPr="00047FB2">
        <w:t xml:space="preserve">. Therefore, she </w:t>
      </w:r>
      <w:r w:rsidR="00E268BA" w:rsidRPr="00047FB2">
        <w:t xml:space="preserve">left it and started professional life. </w:t>
      </w:r>
      <w:r w:rsidR="00047FB2" w:rsidRPr="00047FB2">
        <w:t xml:space="preserve"> She </w:t>
      </w:r>
      <w:r w:rsidR="000E66E3">
        <w:t>did not fi</w:t>
      </w:r>
      <w:r w:rsidR="00047FB2" w:rsidRPr="00047FB2">
        <w:t xml:space="preserve">nd any acceptable teaching position and joined </w:t>
      </w:r>
      <w:r w:rsidR="00F90964" w:rsidRPr="00047FB2">
        <w:t xml:space="preserve">the U.S. Bureau of Fisheries as a science writer. </w:t>
      </w:r>
      <w:r w:rsidR="00047FB2" w:rsidRPr="00047FB2">
        <w:t xml:space="preserve">She </w:t>
      </w:r>
      <w:r w:rsidR="00047FB2" w:rsidRPr="00BF5DEB">
        <w:t xml:space="preserve">was fond of writing and used this </w:t>
      </w:r>
      <w:r w:rsidR="00BF5DEB" w:rsidRPr="00BF5DEB">
        <w:t>position</w:t>
      </w:r>
      <w:r w:rsidR="00047FB2" w:rsidRPr="00BF5DEB">
        <w:t xml:space="preserve"> to work for</w:t>
      </w:r>
      <w:r w:rsidR="00BF5DEB" w:rsidRPr="00BF5DEB">
        <w:t xml:space="preserve"> nature. She was not the only author of books but </w:t>
      </w:r>
      <w:r w:rsidR="00BF5DEB" w:rsidRPr="00FA7424">
        <w:t xml:space="preserve">also wrote </w:t>
      </w:r>
      <w:r w:rsidR="00F90964" w:rsidRPr="00FA7424">
        <w:t>articles in regional newspapers</w:t>
      </w:r>
      <w:r w:rsidR="00BF5DEB" w:rsidRPr="00FA7424">
        <w:t xml:space="preserve">. Her diligence resulted in her </w:t>
      </w:r>
      <w:r w:rsidR="00F90964" w:rsidRPr="00FA7424">
        <w:t>a full-time position at the Bureau of Fisheries as an aquatic biologist</w:t>
      </w:r>
      <w:r w:rsidR="00CB001B">
        <w:t xml:space="preserve"> </w:t>
      </w:r>
      <w:r w:rsidR="00CB001B">
        <w:fldChar w:fldCharType="begin"/>
      </w:r>
      <w:r w:rsidR="00CB001B">
        <w:instrText xml:space="preserve"> ADDIN ZOTERO_ITEM CSL_CITATION {"citationID":"nc0FQE4L","properties":{"formattedCitation":"(Quaratiello, 2004)","plainCitation":"(Quaratiello, 2004)","noteIndex":0},"citationItems":[{"id":2717,"uris":["http://zotero.org/users/local/KZl8ZL3A/items/4RLGW4QP"],"uri":["http://zotero.org/users/local/KZl8ZL3A/items/4RLGW4QP"],"itemData":{"id":2717,"type":"book","title":"Rachel Carson: a biography","publisher":"Greenwood Publishing Group","ISBN":"0-313-32388-7","author":[{"family":"Quaratiello","given":"Arlene Rodda"}],"issued":{"date-parts":[["2004"]]}}}],"schema":"https://github.com/citation-style-language/schema/raw/master/csl-citation.json"} </w:instrText>
      </w:r>
      <w:r w:rsidR="00CB001B">
        <w:fldChar w:fldCharType="separate"/>
      </w:r>
      <w:r w:rsidR="00CB001B" w:rsidRPr="00CB001B">
        <w:rPr>
          <w:rFonts w:ascii="Times New Roman" w:hAnsi="Times New Roman" w:cs="Times New Roman"/>
        </w:rPr>
        <w:t>(Quaratiello, 2004)</w:t>
      </w:r>
      <w:r w:rsidR="00CB001B">
        <w:fldChar w:fldCharType="end"/>
      </w:r>
      <w:r w:rsidR="00BF5DEB" w:rsidRPr="00FA7424">
        <w:t>.</w:t>
      </w:r>
      <w:r w:rsidR="00790E49">
        <w:t xml:space="preserve"> </w:t>
      </w:r>
      <w:r w:rsidR="005C2378" w:rsidRPr="00FA7424">
        <w:t>When</w:t>
      </w:r>
      <w:r w:rsidR="00E97FE6" w:rsidRPr="00FA7424">
        <w:t xml:space="preserve"> she faced </w:t>
      </w:r>
      <w:r w:rsidR="000E66E3" w:rsidRPr="00FA7424">
        <w:t>severe</w:t>
      </w:r>
      <w:r w:rsidR="00E97FE6" w:rsidRPr="00FA7424">
        <w:t xml:space="preserve"> </w:t>
      </w:r>
      <w:r w:rsidR="005C2378" w:rsidRPr="00FA7424">
        <w:t>criticism</w:t>
      </w:r>
      <w:r w:rsidR="00E97FE6" w:rsidRPr="00FA7424">
        <w:t xml:space="preserve"> from government </w:t>
      </w:r>
      <w:r w:rsidR="005C2378" w:rsidRPr="00FA7424">
        <w:t xml:space="preserve">and </w:t>
      </w:r>
      <w:r w:rsidR="00FA7424" w:rsidRPr="00FA7424">
        <w:t>industrialist</w:t>
      </w:r>
      <w:r w:rsidR="000E66E3">
        <w:t>,</w:t>
      </w:r>
      <w:r w:rsidR="00FA7424" w:rsidRPr="00FA7424">
        <w:t xml:space="preserve"> </w:t>
      </w:r>
      <w:r w:rsidR="000E66E3">
        <w:t xml:space="preserve">then she </w:t>
      </w:r>
      <w:r w:rsidRPr="00FA7424">
        <w:t xml:space="preserve">devoted </w:t>
      </w:r>
      <w:r w:rsidR="00FA7424" w:rsidRPr="00FA7424">
        <w:t xml:space="preserve">her next 4 years for </w:t>
      </w:r>
      <w:r w:rsidR="000E66E3">
        <w:t>research work</w:t>
      </w:r>
      <w:r w:rsidR="00FA7424" w:rsidRPr="00FA7424">
        <w:t xml:space="preserve">. The main criticism was over her book, </w:t>
      </w:r>
      <w:r w:rsidR="00E443AA">
        <w:t>“</w:t>
      </w:r>
      <w:r w:rsidR="00FA7424" w:rsidRPr="00FD05F2">
        <w:rPr>
          <w:rFonts w:ascii="Times New Roman" w:hAnsi="Times New Roman" w:cs="Times New Roman"/>
          <w:color w:val="000000" w:themeColor="text1"/>
          <w:lang w:eastAsia="en-US"/>
        </w:rPr>
        <w:t>Silent Spring</w:t>
      </w:r>
      <w:r w:rsidR="00E443AA">
        <w:rPr>
          <w:rFonts w:ascii="Times New Roman" w:hAnsi="Times New Roman" w:cs="Times New Roman"/>
          <w:color w:val="000000" w:themeColor="text1"/>
          <w:lang w:eastAsia="en-US"/>
        </w:rPr>
        <w:t>”</w:t>
      </w:r>
      <w:r w:rsidR="00FA7424">
        <w:rPr>
          <w:rFonts w:ascii="Times New Roman" w:hAnsi="Times New Roman" w:cs="Times New Roman"/>
          <w:color w:val="000000" w:themeColor="text1"/>
          <w:lang w:eastAsia="en-US"/>
        </w:rPr>
        <w:t>.</w:t>
      </w:r>
      <w:r w:rsidR="0091618C">
        <w:rPr>
          <w:rFonts w:ascii="Times New Roman" w:hAnsi="Times New Roman" w:cs="Times New Roman"/>
          <w:color w:val="000000" w:themeColor="text1"/>
          <w:lang w:eastAsia="en-US"/>
        </w:rPr>
        <w:t xml:space="preserve"> She rightly address</w:t>
      </w:r>
      <w:r w:rsidR="00790E49">
        <w:rPr>
          <w:rFonts w:ascii="Times New Roman" w:hAnsi="Times New Roman" w:cs="Times New Roman"/>
          <w:color w:val="000000" w:themeColor="text1"/>
          <w:lang w:eastAsia="en-US"/>
        </w:rPr>
        <w:t>ed</w:t>
      </w:r>
      <w:r w:rsidR="0091618C">
        <w:rPr>
          <w:rFonts w:ascii="Times New Roman" w:hAnsi="Times New Roman" w:cs="Times New Roman"/>
          <w:color w:val="000000" w:themeColor="text1"/>
          <w:lang w:eastAsia="en-US"/>
        </w:rPr>
        <w:t xml:space="preserve"> all the criticism with her research</w:t>
      </w:r>
      <w:r w:rsidR="00641761">
        <w:rPr>
          <w:rFonts w:ascii="Times New Roman" w:hAnsi="Times New Roman" w:cs="Times New Roman"/>
          <w:color w:val="000000" w:themeColor="text1"/>
          <w:lang w:eastAsia="en-US"/>
        </w:rPr>
        <w:t xml:space="preserve"> </w:t>
      </w:r>
      <w:r w:rsidR="00641761">
        <w:rPr>
          <w:rFonts w:ascii="Times New Roman" w:hAnsi="Times New Roman" w:cs="Times New Roman"/>
          <w:color w:val="000000" w:themeColor="text1"/>
          <w:lang w:eastAsia="en-US"/>
        </w:rPr>
        <w:fldChar w:fldCharType="begin"/>
      </w:r>
      <w:r w:rsidR="00641761">
        <w:rPr>
          <w:rFonts w:ascii="Times New Roman" w:hAnsi="Times New Roman" w:cs="Times New Roman"/>
          <w:color w:val="000000" w:themeColor="text1"/>
          <w:lang w:eastAsia="en-US"/>
        </w:rPr>
        <w:instrText xml:space="preserve"> ADDIN ZOTERO_ITEM CSL_CITATION {"citationID":"eIgdEW5c","properties":{"formattedCitation":"(Murphy, 2019)","plainCitation":"(Murphy, 2019)","noteIndex":0},"citationItems":[{"id":2713,"uris":["http://zotero.org/users/local/KZl8ZL3A/items/82YMVX38"],"uri":["http://zotero.org/users/local/KZl8ZL3A/items/82YMVX38"],"itemData":{"id":2713,"type":"article-journal","title":"Scientific argument without a scientific consensus: Rachel Carson's rhetorical strategies in the Silent Spring debates","container-title":"Argumentation and Advocacy","page":"194-210","volume":"55","issue":"3","author":[{"family":"Murphy","given":"Mollie K."}],"issued":{"date-parts":[["2019"]]}}}],"schema":"https://github.com/citation-style-language/schema/raw/master/csl-citation.json"} </w:instrText>
      </w:r>
      <w:r w:rsidR="00641761">
        <w:rPr>
          <w:rFonts w:ascii="Times New Roman" w:hAnsi="Times New Roman" w:cs="Times New Roman"/>
          <w:color w:val="000000" w:themeColor="text1"/>
          <w:lang w:eastAsia="en-US"/>
        </w:rPr>
        <w:fldChar w:fldCharType="separate"/>
      </w:r>
      <w:r w:rsidR="00641761" w:rsidRPr="00641761">
        <w:rPr>
          <w:rFonts w:ascii="Times New Roman" w:hAnsi="Times New Roman" w:cs="Times New Roman"/>
        </w:rPr>
        <w:t>(Murphy, 2019)</w:t>
      </w:r>
      <w:r w:rsidR="00641761">
        <w:rPr>
          <w:rFonts w:ascii="Times New Roman" w:hAnsi="Times New Roman" w:cs="Times New Roman"/>
          <w:color w:val="000000" w:themeColor="text1"/>
          <w:lang w:eastAsia="en-US"/>
        </w:rPr>
        <w:fldChar w:fldCharType="end"/>
      </w:r>
      <w:r w:rsidR="0091618C">
        <w:rPr>
          <w:rFonts w:ascii="Times New Roman" w:hAnsi="Times New Roman" w:cs="Times New Roman"/>
          <w:color w:val="000000" w:themeColor="text1"/>
          <w:lang w:eastAsia="en-US"/>
        </w:rPr>
        <w:t>.</w:t>
      </w:r>
    </w:p>
    <w:p w14:paraId="4A856863" w14:textId="77777777" w:rsidR="00E32E76" w:rsidRDefault="00DE1BCD" w:rsidP="007F1769">
      <w:pPr>
        <w:ind w:firstLine="0"/>
        <w:rPr>
          <w:rFonts w:ascii="Times New Roman" w:eastAsia="Times New Roman" w:hAnsi="Times New Roman" w:cs="Times New Roman"/>
          <w:b/>
          <w:color w:val="000000" w:themeColor="text1"/>
        </w:rPr>
      </w:pPr>
      <w:r w:rsidRPr="007A6979">
        <w:rPr>
          <w:rFonts w:ascii="Times New Roman" w:eastAsia="Times New Roman" w:hAnsi="Times New Roman" w:cs="Times New Roman"/>
          <w:b/>
          <w:color w:val="000000" w:themeColor="text1"/>
        </w:rPr>
        <w:t xml:space="preserve">Contribution to public health </w:t>
      </w:r>
    </w:p>
    <w:p w14:paraId="7B027C25" w14:textId="77777777" w:rsidR="005D2DE2" w:rsidRDefault="00DE1BCD" w:rsidP="005D2DE2">
      <w:pPr>
        <w:rPr>
          <w:highlight w:val="green"/>
        </w:rPr>
      </w:pPr>
      <w:r w:rsidRPr="002D028E">
        <w:t xml:space="preserve">Rachel </w:t>
      </w:r>
      <w:r w:rsidRPr="00790E49">
        <w:t xml:space="preserve">Carson worked hard </w:t>
      </w:r>
      <w:r w:rsidRPr="00A3239E">
        <w:t>for the protection of the environment. As a result of her efforts, in 1970, “</w:t>
      </w:r>
      <w:r w:rsidR="00CE3641" w:rsidRPr="00A3239E">
        <w:t>The US Environmental Protection Agency (EPA)</w:t>
      </w:r>
      <w:r w:rsidRPr="00A3239E">
        <w:t>” was established.</w:t>
      </w:r>
      <w:r w:rsidR="00A3239E" w:rsidRPr="00A3239E">
        <w:t xml:space="preserve"> The agency canceled all </w:t>
      </w:r>
      <w:r w:rsidR="00CE3641" w:rsidRPr="00D12E9C">
        <w:t xml:space="preserve">Federal registrations </w:t>
      </w:r>
      <w:r w:rsidR="00CE3641" w:rsidRPr="00BF2A28">
        <w:t>of DDT products</w:t>
      </w:r>
      <w:r w:rsidR="00A3239E" w:rsidRPr="00BF2A28">
        <w:t xml:space="preserve"> and banned its </w:t>
      </w:r>
      <w:r w:rsidR="00CE3641" w:rsidRPr="00BF2A28">
        <w:t>usage in the US</w:t>
      </w:r>
      <w:r w:rsidR="00A3239E" w:rsidRPr="00BF2A28">
        <w:t xml:space="preserve">. </w:t>
      </w:r>
      <w:r w:rsidR="00D12E9C" w:rsidRPr="00BF2A28">
        <w:t xml:space="preserve">Moreover, she also gave a call to the Food and Drug Administration to establish the </w:t>
      </w:r>
      <w:r w:rsidR="00D43AAB" w:rsidRPr="00BF2A28">
        <w:t>safe limits of chemical pesticides in food</w:t>
      </w:r>
      <w:r w:rsidR="00D12E9C" w:rsidRPr="00BF2A28">
        <w:t>.</w:t>
      </w:r>
      <w:r w:rsidR="00BF2A28" w:rsidRPr="00BF2A28">
        <w:t xml:space="preserve"> She also stressed over the need of </w:t>
      </w:r>
      <w:r w:rsidR="00BF2A28" w:rsidRPr="005D2DE2">
        <w:t xml:space="preserve">for public education about the nature of </w:t>
      </w:r>
      <w:r w:rsidR="00BF2A28" w:rsidRPr="005D2DE2">
        <w:lastRenderedPageBreak/>
        <w:t xml:space="preserve">household chemicals. This resulted in the founding of different </w:t>
      </w:r>
      <w:r w:rsidRPr="005D2DE2">
        <w:t xml:space="preserve">links between </w:t>
      </w:r>
      <w:r w:rsidR="00D43AAB" w:rsidRPr="005D2DE2">
        <w:t>pesticides and cancer</w:t>
      </w:r>
      <w:r w:rsidRPr="005D2DE2">
        <w:t>.</w:t>
      </w:r>
    </w:p>
    <w:p w14:paraId="2961A402" w14:textId="77777777" w:rsidR="007F1769" w:rsidRPr="000C70DB" w:rsidRDefault="00DE1BCD" w:rsidP="007F1769">
      <w:pPr>
        <w:ind w:firstLine="0"/>
        <w:rPr>
          <w:rFonts w:ascii="Times New Roman" w:eastAsia="Times New Roman" w:hAnsi="Times New Roman" w:cs="Times New Roman"/>
          <w:b/>
          <w:color w:val="000000" w:themeColor="text1"/>
        </w:rPr>
      </w:pPr>
      <w:r w:rsidRPr="000C70DB">
        <w:rPr>
          <w:rFonts w:ascii="Times New Roman" w:eastAsia="Times New Roman" w:hAnsi="Times New Roman" w:cs="Times New Roman"/>
          <w:b/>
          <w:color w:val="000000" w:themeColor="text1"/>
        </w:rPr>
        <w:t>Importance of the contribution to public health</w:t>
      </w:r>
    </w:p>
    <w:p w14:paraId="21DDB147" w14:textId="77777777" w:rsidR="00727047" w:rsidRPr="0011032C" w:rsidRDefault="00DE1BCD" w:rsidP="007F1769">
      <w:pPr>
        <w:ind w:firstLine="0"/>
      </w:pPr>
      <w:r w:rsidRPr="000C70DB">
        <w:rPr>
          <w:rFonts w:ascii="Times New Roman" w:eastAsia="Times New Roman" w:hAnsi="Times New Roman" w:cs="Times New Roman"/>
          <w:b/>
          <w:color w:val="000000" w:themeColor="text1"/>
        </w:rPr>
        <w:tab/>
      </w:r>
      <w:r w:rsidR="000C70DB" w:rsidRPr="005A7AFE">
        <w:t xml:space="preserve">Publication of </w:t>
      </w:r>
      <w:r w:rsidR="000C70DB" w:rsidRPr="0011032C">
        <w:t xml:space="preserve">Carson’s book resulted in packaging on chemicals as well as pesticide warning labels. Besides, </w:t>
      </w:r>
      <w:r w:rsidR="000C4823" w:rsidRPr="0011032C">
        <w:t xml:space="preserve">the Endangered Species Act was also passed in </w:t>
      </w:r>
      <w:r w:rsidR="00421014" w:rsidRPr="0011032C">
        <w:t>1973</w:t>
      </w:r>
      <w:r w:rsidR="005A7AFE" w:rsidRPr="0011032C">
        <w:t xml:space="preserve"> for protecting the endangered species.</w:t>
      </w:r>
      <w:r w:rsidR="0038519B" w:rsidRPr="0011032C">
        <w:t xml:space="preserve"> The Act identified and protected many species </w:t>
      </w:r>
      <w:r w:rsidR="0011032C" w:rsidRPr="0011032C">
        <w:t>such as American alligator, the peregrine falcon, and the bald eagle. These</w:t>
      </w:r>
      <w:r w:rsidR="0038519B" w:rsidRPr="0011032C">
        <w:t xml:space="preserve"> were going to end as a result of the use of different chemicals</w:t>
      </w:r>
      <w:r w:rsidR="0011032C">
        <w:t>.</w:t>
      </w:r>
    </w:p>
    <w:p w14:paraId="50E6AE62" w14:textId="77777777" w:rsidR="00E32E76" w:rsidRDefault="00DE1BCD" w:rsidP="007F1769">
      <w:pPr>
        <w:ind w:firstLine="0"/>
        <w:rPr>
          <w:rFonts w:ascii="Times New Roman" w:eastAsia="Times New Roman" w:hAnsi="Times New Roman" w:cs="Times New Roman"/>
          <w:b/>
          <w:color w:val="000000" w:themeColor="text1"/>
        </w:rPr>
      </w:pPr>
      <w:r w:rsidRPr="007A6979">
        <w:rPr>
          <w:rFonts w:ascii="Times New Roman" w:eastAsia="Times New Roman" w:hAnsi="Times New Roman" w:cs="Times New Roman"/>
          <w:b/>
          <w:color w:val="000000" w:themeColor="text1"/>
        </w:rPr>
        <w:t>Importance for nation</w:t>
      </w:r>
    </w:p>
    <w:p w14:paraId="3CBCCB48" w14:textId="77777777" w:rsidR="00F43A5E" w:rsidRDefault="00DE1BCD" w:rsidP="008712C4">
      <w:r w:rsidRPr="00F43A5E">
        <w:t xml:space="preserve">Rachel </w:t>
      </w:r>
      <w:r w:rsidRPr="007E20FD">
        <w:t>Carson was an initiator of the environmental movement.</w:t>
      </w:r>
      <w:r w:rsidR="00421014" w:rsidRPr="007E20FD">
        <w:t xml:space="preserve"> </w:t>
      </w:r>
      <w:r w:rsidR="007E20FD" w:rsidRPr="007E20FD">
        <w:t xml:space="preserve">Her mother inculcated in her the love </w:t>
      </w:r>
      <w:r w:rsidR="007E20FD" w:rsidRPr="00EA014C">
        <w:t xml:space="preserve">for nature. </w:t>
      </w:r>
      <w:r w:rsidR="00EA014C" w:rsidRPr="00EA014C">
        <w:t>For</w:t>
      </w:r>
      <w:r w:rsidR="00EA014C">
        <w:t xml:space="preserve"> the </w:t>
      </w:r>
      <w:r w:rsidR="00EA014C" w:rsidRPr="00EA014C">
        <w:t>sake of this love, she penned her famous books that were built on her researches as a biologist</w:t>
      </w:r>
      <w:r w:rsidR="006A33C2">
        <w:t xml:space="preserve"> </w:t>
      </w:r>
      <w:r w:rsidR="006A33C2">
        <w:fldChar w:fldCharType="begin"/>
      </w:r>
      <w:r w:rsidR="006A33C2">
        <w:instrText xml:space="preserve"> ADDIN ZOTERO_ITEM CSL_CITATION {"citationID":"ESrqoNCv","properties":{"formattedCitation":"(Battaglin et al., 2018)","plainCitation":"(Battaglin et al., 2018)","noteIndex":0},"citationItems":[{"id":2718,"uris":["http://zotero.org/users/local/KZl8ZL3A/items/A8GWG5E5"],"uri":["http://zotero.org/users/local/KZl8ZL3A/items/A8GWG5E5"],"itemData":{"id":2718,"type":"article-journal","title":"Contaminants of emerging concern in the environment: Where we have been and what does the future hold?","container-title":"Water Resources Impact","page":"8-11","volume":"20","issue":"6","author":[{"family":"Battaglin","given":"William A."},{"family":"Kolpin","given":"Dana W."},{"family":"Furlong","given":"Edward T."},{"family":"Glassmeyer","given":"Susan"},{"family":"Blackwell","given":"Brett R."},{"family":"Corsi","given":"Steven"},{"family":"Meyer","given":"Michael T."},{"family":"Bradley","given":"Paul M."}],"issued":{"date-parts":[["2018"]]}}}],"schema":"https://github.com/citation-style-language/schema/raw/master/csl-citation.json"} </w:instrText>
      </w:r>
      <w:r w:rsidR="006A33C2">
        <w:fldChar w:fldCharType="separate"/>
      </w:r>
      <w:r w:rsidR="006A33C2" w:rsidRPr="006A33C2">
        <w:rPr>
          <w:rFonts w:ascii="Times New Roman" w:hAnsi="Times New Roman" w:cs="Times New Roman"/>
        </w:rPr>
        <w:t>(Battaglin et al., 2018)</w:t>
      </w:r>
      <w:r w:rsidR="006A33C2">
        <w:fldChar w:fldCharType="end"/>
      </w:r>
      <w:r w:rsidR="00EA014C" w:rsidRPr="00EA014C">
        <w:t>.</w:t>
      </w:r>
      <w:r w:rsidR="008712C4">
        <w:t xml:space="preserve"> </w:t>
      </w:r>
      <w:r w:rsidR="008712C4" w:rsidRPr="008712C4">
        <w:t>She was the greatest advocator of environmental</w:t>
      </w:r>
      <w:r w:rsidR="00EA014C" w:rsidRPr="008712C4">
        <w:t xml:space="preserve"> </w:t>
      </w:r>
      <w:r w:rsidR="008712C4" w:rsidRPr="008712C4">
        <w:t>safety. She</w:t>
      </w:r>
      <w:r w:rsidR="006F26A7" w:rsidRPr="008712C4">
        <w:t xml:space="preserve"> had surely</w:t>
      </w:r>
      <w:r w:rsidR="00421014" w:rsidRPr="008712C4">
        <w:t xml:space="preserve"> </w:t>
      </w:r>
      <w:r w:rsidR="006F26A7" w:rsidRPr="008712C4">
        <w:t>concrete</w:t>
      </w:r>
      <w:r w:rsidRPr="008712C4">
        <w:t>d</w:t>
      </w:r>
      <w:r w:rsidR="00421014" w:rsidRPr="008712C4">
        <w:t xml:space="preserve"> the wa</w:t>
      </w:r>
      <w:r w:rsidRPr="008712C4">
        <w:t xml:space="preserve">y for future women scientists along with birthing </w:t>
      </w:r>
      <w:r w:rsidR="00421014" w:rsidRPr="008712C4">
        <w:t>future generations of</w:t>
      </w:r>
      <w:r w:rsidR="00421014" w:rsidRPr="007E20FD">
        <w:t xml:space="preserve"> nature-lovers</w:t>
      </w:r>
      <w:r w:rsidRPr="007E20FD">
        <w:t>.</w:t>
      </w:r>
    </w:p>
    <w:p w14:paraId="31CF4F4A" w14:textId="69826C88" w:rsidR="00CB5FC6" w:rsidRDefault="00DE1BCD" w:rsidP="00CB5FC6">
      <w:pPr>
        <w:rPr>
          <w:color w:val="000000"/>
          <w:sz w:val="27"/>
          <w:szCs w:val="27"/>
          <w:shd w:val="clear" w:color="auto" w:fill="FFFFFF"/>
        </w:rPr>
      </w:pPr>
      <w:r w:rsidRPr="00CC402F">
        <w:t xml:space="preserve">Carson’s contributions had made society </w:t>
      </w:r>
      <w:r w:rsidR="00CE4438" w:rsidRPr="00CC402F">
        <w:t xml:space="preserve">understand the </w:t>
      </w:r>
      <w:r w:rsidRPr="00CC402F">
        <w:t>interconne</w:t>
      </w:r>
      <w:r w:rsidR="00CE4438" w:rsidRPr="00CC402F">
        <w:t xml:space="preserve">ctions between the environment and </w:t>
      </w:r>
      <w:r w:rsidRPr="00CC402F">
        <w:t>economy</w:t>
      </w:r>
      <w:r w:rsidR="005E1279">
        <w:t xml:space="preserve"> </w:t>
      </w:r>
      <w:r w:rsidR="005E1279">
        <w:fldChar w:fldCharType="begin"/>
      </w:r>
      <w:r w:rsidR="00A33F4D">
        <w:instrText xml:space="preserve"> ADDIN ZOTERO_ITEM CSL_CITATION {"citationID":"ZofXEgEB","properties":{"formattedCitation":"(Lytle, 2017)","plainCitation":"(Lytle, 2017)","noteIndex":0},"citationItems":[{"id":2715,"uris":["http://zotero.org/users/local/KZl8ZL3A/items/QANU5MTF"],"uri":["http://zotero.org/users/local/KZl8ZL3A/items/QANU5MTF"],"itemData":{"id":2715,"type":"article-journal","title":"Rachel Carson","container-title":"Human Ecology Review","page":"55-64","volume":"23","issue":"2","author":[{"family":"Lytle","given":"Mark Hamilton"}],"issued":{"date-parts":[["2017"]]}}}],"schema":"https://github.com/citation-style-language/schema/raw/master/csl-citation.json"} </w:instrText>
      </w:r>
      <w:r w:rsidR="005E1279">
        <w:fldChar w:fldCharType="separate"/>
      </w:r>
      <w:r w:rsidR="00A33F4D" w:rsidRPr="00A33F4D">
        <w:rPr>
          <w:rFonts w:ascii="Times New Roman" w:hAnsi="Times New Roman" w:cs="Times New Roman"/>
        </w:rPr>
        <w:t>(Lytle, 2017)</w:t>
      </w:r>
      <w:r w:rsidR="005E1279">
        <w:fldChar w:fldCharType="end"/>
      </w:r>
      <w:r w:rsidR="00CE4438" w:rsidRPr="00CC402F">
        <w:t xml:space="preserve"> </w:t>
      </w:r>
      <w:r w:rsidR="00CC402F" w:rsidRPr="00CB5FC6">
        <w:t>Now</w:t>
      </w:r>
      <w:r w:rsidR="00CE4438" w:rsidRPr="00CB5FC6">
        <w:t xml:space="preserve"> people know </w:t>
      </w:r>
      <w:r w:rsidR="00CC402F" w:rsidRPr="00CB5FC6">
        <w:t>about</w:t>
      </w:r>
      <w:r w:rsidR="00CE4438" w:rsidRPr="00CB5FC6">
        <w:t xml:space="preserve"> </w:t>
      </w:r>
      <w:r w:rsidR="00532EDD">
        <w:rPr>
          <w:rStyle w:val="CommentReference"/>
        </w:rPr>
        <w:t>c</w:t>
      </w:r>
      <w:r w:rsidR="00CE4438" w:rsidRPr="00CB5FC6">
        <w:t xml:space="preserve">hanges in their environment and </w:t>
      </w:r>
      <w:r w:rsidR="00CC402F" w:rsidRPr="00CB5FC6">
        <w:t>also</w:t>
      </w:r>
      <w:r w:rsidR="00CE4438" w:rsidRPr="00CB5FC6">
        <w:t xml:space="preserve"> work to </w:t>
      </w:r>
      <w:r w:rsidR="00CC402F" w:rsidRPr="00CB5FC6">
        <w:t>remove</w:t>
      </w:r>
      <w:r w:rsidR="00CE4438" w:rsidRPr="00CB5FC6">
        <w:t xml:space="preserve"> the </w:t>
      </w:r>
      <w:r w:rsidR="00CC402F" w:rsidRPr="00CB5FC6">
        <w:t>adverse</w:t>
      </w:r>
      <w:r w:rsidR="00CE4438" w:rsidRPr="00CB5FC6">
        <w:t xml:space="preserve"> effects </w:t>
      </w:r>
      <w:r w:rsidR="00CC402F" w:rsidRPr="00CB5FC6">
        <w:t>of</w:t>
      </w:r>
      <w:r w:rsidR="00CE4438" w:rsidRPr="00CB5FC6">
        <w:t xml:space="preserve"> </w:t>
      </w:r>
      <w:r w:rsidR="00CC402F" w:rsidRPr="00CB5FC6">
        <w:t>these</w:t>
      </w:r>
      <w:r w:rsidR="00CE4438" w:rsidRPr="00CB5FC6">
        <w:t xml:space="preserve"> </w:t>
      </w:r>
      <w:r w:rsidR="00CC402F" w:rsidRPr="00CB5FC6">
        <w:t>changes</w:t>
      </w:r>
      <w:r w:rsidR="00CE4438" w:rsidRPr="00CB5FC6">
        <w:t>.</w:t>
      </w:r>
      <w:r w:rsidR="004D6A98" w:rsidRPr="00CB5FC6">
        <w:t xml:space="preserve"> </w:t>
      </w:r>
      <w:r w:rsidRPr="00CB5FC6">
        <w:t>Four decades have passed to Carson's revolutionary call and nation is still appreciating her efforts and debating over the questions that she raised.</w:t>
      </w:r>
    </w:p>
    <w:p w14:paraId="7921A451" w14:textId="77777777" w:rsidR="00F562DA" w:rsidRPr="008D6C75" w:rsidRDefault="00DE1BCD" w:rsidP="00CB5FC6">
      <w:pPr>
        <w:rPr>
          <w:color w:val="000000"/>
          <w:sz w:val="27"/>
          <w:szCs w:val="27"/>
          <w:shd w:val="clear" w:color="auto" w:fill="FFFFFF"/>
        </w:rPr>
      </w:pPr>
      <w:r>
        <w:t>Hence, t</w:t>
      </w:r>
      <w:r w:rsidR="004D6A98">
        <w:t>od</w:t>
      </w:r>
      <w:r w:rsidR="004D6A98" w:rsidRPr="004D6A98">
        <w:t>ay as a result of her Silent Spring</w:t>
      </w:r>
      <w:r w:rsidR="004D6A98">
        <w:t>, the nation celebrates</w:t>
      </w:r>
      <w:r w:rsidR="004D6A98" w:rsidRPr="00F562DA">
        <w:t xml:space="preserve"> </w:t>
      </w:r>
      <w:r w:rsidR="004D6A98" w:rsidRPr="004D6A98">
        <w:t>Earth Day</w:t>
      </w:r>
      <w:r w:rsidR="004D6A98" w:rsidRPr="00F562DA">
        <w:t>.</w:t>
      </w:r>
      <w:r w:rsidR="009C05C4" w:rsidRPr="00F562DA">
        <w:t xml:space="preserve"> </w:t>
      </w:r>
      <w:r w:rsidR="008D6C75">
        <w:t xml:space="preserve">Now </w:t>
      </w:r>
      <w:r w:rsidR="008D6C75" w:rsidRPr="008D6C75">
        <w:t xml:space="preserve">people know the accountability of science and the restrictions of technical progress. </w:t>
      </w:r>
      <w:r w:rsidRPr="008D6C75">
        <w:t>Moreover</w:t>
      </w:r>
      <w:r w:rsidR="009C05C4" w:rsidRPr="00F562DA">
        <w:t xml:space="preserve">, </w:t>
      </w:r>
      <w:r w:rsidRPr="004D6A98">
        <w:t>the chemical industry</w:t>
      </w:r>
      <w:r w:rsidRPr="00F562DA">
        <w:t xml:space="preserve"> is also</w:t>
      </w:r>
      <w:r w:rsidRPr="004D6A98">
        <w:t xml:space="preserve"> </w:t>
      </w:r>
      <w:r w:rsidRPr="00F562DA">
        <w:t>advancing</w:t>
      </w:r>
      <w:r w:rsidRPr="004D6A98">
        <w:t xml:space="preserve"> its safe management of chemica</w:t>
      </w:r>
      <w:r w:rsidRPr="00F562DA">
        <w:t>ls from manufacture to disposal as an effect of the Responsible Care program in 1988.</w:t>
      </w:r>
    </w:p>
    <w:p w14:paraId="1AA9C0D9" w14:textId="77777777" w:rsidR="00727047" w:rsidRPr="007A6979" w:rsidRDefault="00727047" w:rsidP="007F1769">
      <w:pPr>
        <w:ind w:firstLine="0"/>
        <w:rPr>
          <w:rFonts w:ascii="Times New Roman" w:eastAsia="Times New Roman" w:hAnsi="Times New Roman" w:cs="Times New Roman"/>
          <w:b/>
          <w:color w:val="000000" w:themeColor="text1"/>
        </w:rPr>
      </w:pPr>
    </w:p>
    <w:p w14:paraId="7D57FD66" w14:textId="77777777" w:rsidR="00E32E76" w:rsidRPr="007A6979" w:rsidRDefault="00E32E76" w:rsidP="007F1769">
      <w:pPr>
        <w:ind w:firstLine="0"/>
        <w:rPr>
          <w:rFonts w:ascii="Times New Roman" w:eastAsia="Times New Roman" w:hAnsi="Times New Roman" w:cs="Times New Roman"/>
          <w:b/>
          <w:color w:val="000000" w:themeColor="text1"/>
        </w:rPr>
      </w:pPr>
    </w:p>
    <w:p w14:paraId="33A13794" w14:textId="77777777" w:rsidR="00E32E76" w:rsidRDefault="00E32E76" w:rsidP="007F1769">
      <w:pPr>
        <w:ind w:firstLine="0"/>
        <w:rPr>
          <w:rFonts w:ascii="Times New Roman" w:eastAsia="Times New Roman" w:hAnsi="Times New Roman" w:cs="Times New Roman"/>
          <w:b/>
          <w:color w:val="2D3B45"/>
        </w:rPr>
      </w:pPr>
    </w:p>
    <w:p w14:paraId="4ADDF69E" w14:textId="77777777" w:rsidR="00E32E76" w:rsidRDefault="00DE1BCD" w:rsidP="000B2518">
      <w:pPr>
        <w:ind w:firstLine="0"/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References</w:t>
      </w:r>
    </w:p>
    <w:p w14:paraId="404ADAAC" w14:textId="77777777" w:rsidR="006A33C2" w:rsidRPr="006A33C2" w:rsidRDefault="00DE1BCD" w:rsidP="006A33C2">
      <w:pPr>
        <w:pStyle w:val="Bibliography"/>
        <w:rPr>
          <w:rFonts w:ascii="Times New Roman" w:hAnsi="Times New Roman" w:cs="Times New Roman"/>
        </w:rPr>
      </w:pPr>
      <w:r>
        <w:rPr>
          <w:b/>
        </w:rPr>
        <w:fldChar w:fldCharType="begin"/>
      </w:r>
      <w:r>
        <w:rPr>
          <w:b/>
        </w:rPr>
        <w:instrText xml:space="preserve"> ADDIN ZOTERO_BIBL {"uncited":[],"omitted":[],"custom":[]} CSL_BIBLIOGRAPHY </w:instrText>
      </w:r>
      <w:r>
        <w:rPr>
          <w:b/>
        </w:rPr>
        <w:fldChar w:fldCharType="separate"/>
      </w:r>
      <w:r w:rsidRPr="006A33C2">
        <w:rPr>
          <w:rFonts w:ascii="Times New Roman" w:hAnsi="Times New Roman" w:cs="Times New Roman"/>
        </w:rPr>
        <w:t xml:space="preserve">Battaglin, W. A., Kolpin, D. W., Furlong, E. T., Glassmeyer, S., Blackwell, B. R., Corsi, S., … Bradley, P. M. (2018). Contaminants of emerging concern in the environment: Where we have been and what does the future hold? </w:t>
      </w:r>
      <w:r w:rsidRPr="006A33C2">
        <w:rPr>
          <w:rFonts w:ascii="Times New Roman" w:hAnsi="Times New Roman" w:cs="Times New Roman"/>
          <w:i/>
          <w:iCs/>
        </w:rPr>
        <w:t>Water Resources Impact</w:t>
      </w:r>
      <w:r w:rsidRPr="006A33C2">
        <w:rPr>
          <w:rFonts w:ascii="Times New Roman" w:hAnsi="Times New Roman" w:cs="Times New Roman"/>
        </w:rPr>
        <w:t xml:space="preserve">, </w:t>
      </w:r>
      <w:r w:rsidRPr="006A33C2">
        <w:rPr>
          <w:rFonts w:ascii="Times New Roman" w:hAnsi="Times New Roman" w:cs="Times New Roman"/>
          <w:i/>
          <w:iCs/>
        </w:rPr>
        <w:t>20</w:t>
      </w:r>
      <w:r w:rsidRPr="006A33C2">
        <w:rPr>
          <w:rFonts w:ascii="Times New Roman" w:hAnsi="Times New Roman" w:cs="Times New Roman"/>
        </w:rPr>
        <w:t>(6), 8–11.</w:t>
      </w:r>
    </w:p>
    <w:p w14:paraId="12B3D912" w14:textId="77777777" w:rsidR="006A33C2" w:rsidRPr="006A33C2" w:rsidRDefault="00DE1BCD" w:rsidP="006A33C2">
      <w:pPr>
        <w:pStyle w:val="Bibliography"/>
        <w:rPr>
          <w:rFonts w:ascii="Times New Roman" w:hAnsi="Times New Roman" w:cs="Times New Roman"/>
        </w:rPr>
      </w:pPr>
      <w:r w:rsidRPr="006A33C2">
        <w:rPr>
          <w:rFonts w:ascii="Times New Roman" w:hAnsi="Times New Roman" w:cs="Times New Roman"/>
        </w:rPr>
        <w:t xml:space="preserve">DeMarco, P. M. (2017). Rachel Carson's environmental ethics–a guide for global systems decision making. </w:t>
      </w:r>
      <w:r w:rsidRPr="006A33C2">
        <w:rPr>
          <w:rFonts w:ascii="Times New Roman" w:hAnsi="Times New Roman" w:cs="Times New Roman"/>
          <w:i/>
          <w:iCs/>
        </w:rPr>
        <w:t>Journal of Cleaner Production</w:t>
      </w:r>
      <w:r w:rsidRPr="006A33C2">
        <w:rPr>
          <w:rFonts w:ascii="Times New Roman" w:hAnsi="Times New Roman" w:cs="Times New Roman"/>
        </w:rPr>
        <w:t xml:space="preserve">, </w:t>
      </w:r>
      <w:r w:rsidRPr="006A33C2">
        <w:rPr>
          <w:rFonts w:ascii="Times New Roman" w:hAnsi="Times New Roman" w:cs="Times New Roman"/>
          <w:i/>
          <w:iCs/>
        </w:rPr>
        <w:t>140</w:t>
      </w:r>
      <w:r w:rsidRPr="006A33C2">
        <w:rPr>
          <w:rFonts w:ascii="Times New Roman" w:hAnsi="Times New Roman" w:cs="Times New Roman"/>
        </w:rPr>
        <w:t>, 127–133.</w:t>
      </w:r>
    </w:p>
    <w:p w14:paraId="189B4030" w14:textId="77777777" w:rsidR="006A33C2" w:rsidRPr="006A33C2" w:rsidRDefault="00DE1BCD" w:rsidP="006A33C2">
      <w:pPr>
        <w:pStyle w:val="Bibliography"/>
        <w:rPr>
          <w:rFonts w:ascii="Times New Roman" w:hAnsi="Times New Roman" w:cs="Times New Roman"/>
        </w:rPr>
      </w:pPr>
      <w:r w:rsidRPr="006A33C2">
        <w:rPr>
          <w:rFonts w:ascii="Times New Roman" w:hAnsi="Times New Roman" w:cs="Times New Roman"/>
        </w:rPr>
        <w:t xml:space="preserve">Lytle, M. H. (2017). Rachel Carson. </w:t>
      </w:r>
      <w:r w:rsidRPr="006A33C2">
        <w:rPr>
          <w:rFonts w:ascii="Times New Roman" w:hAnsi="Times New Roman" w:cs="Times New Roman"/>
          <w:i/>
          <w:iCs/>
        </w:rPr>
        <w:t>Human Ecology Review</w:t>
      </w:r>
      <w:r w:rsidRPr="006A33C2">
        <w:rPr>
          <w:rFonts w:ascii="Times New Roman" w:hAnsi="Times New Roman" w:cs="Times New Roman"/>
        </w:rPr>
        <w:t xml:space="preserve">, </w:t>
      </w:r>
      <w:r w:rsidRPr="006A33C2">
        <w:rPr>
          <w:rFonts w:ascii="Times New Roman" w:hAnsi="Times New Roman" w:cs="Times New Roman"/>
          <w:i/>
          <w:iCs/>
        </w:rPr>
        <w:t>23</w:t>
      </w:r>
      <w:r w:rsidRPr="006A33C2">
        <w:rPr>
          <w:rFonts w:ascii="Times New Roman" w:hAnsi="Times New Roman" w:cs="Times New Roman"/>
        </w:rPr>
        <w:t>(2), 55–64.</w:t>
      </w:r>
    </w:p>
    <w:p w14:paraId="16FA3134" w14:textId="77777777" w:rsidR="006A33C2" w:rsidRPr="006A33C2" w:rsidRDefault="00DE1BCD" w:rsidP="006A33C2">
      <w:pPr>
        <w:pStyle w:val="Bibliography"/>
        <w:rPr>
          <w:rFonts w:ascii="Times New Roman" w:hAnsi="Times New Roman" w:cs="Times New Roman"/>
        </w:rPr>
      </w:pPr>
      <w:r w:rsidRPr="006A33C2">
        <w:rPr>
          <w:rFonts w:ascii="Times New Roman" w:hAnsi="Times New Roman" w:cs="Times New Roman"/>
        </w:rPr>
        <w:t xml:space="preserve">Murphy, M. K. (2019). Scientific argument without a scientific consensus: Rachel Carson’s rhetorical strategies in the Silent Spring debates. </w:t>
      </w:r>
      <w:r w:rsidRPr="006A33C2">
        <w:rPr>
          <w:rFonts w:ascii="Times New Roman" w:hAnsi="Times New Roman" w:cs="Times New Roman"/>
          <w:i/>
          <w:iCs/>
        </w:rPr>
        <w:t>Argumentation and Advocacy</w:t>
      </w:r>
      <w:r w:rsidRPr="006A33C2">
        <w:rPr>
          <w:rFonts w:ascii="Times New Roman" w:hAnsi="Times New Roman" w:cs="Times New Roman"/>
        </w:rPr>
        <w:t xml:space="preserve">, </w:t>
      </w:r>
      <w:r w:rsidRPr="006A33C2">
        <w:rPr>
          <w:rFonts w:ascii="Times New Roman" w:hAnsi="Times New Roman" w:cs="Times New Roman"/>
          <w:i/>
          <w:iCs/>
        </w:rPr>
        <w:t>55</w:t>
      </w:r>
      <w:r w:rsidRPr="006A33C2">
        <w:rPr>
          <w:rFonts w:ascii="Times New Roman" w:hAnsi="Times New Roman" w:cs="Times New Roman"/>
        </w:rPr>
        <w:t>(3), 194–210.</w:t>
      </w:r>
    </w:p>
    <w:p w14:paraId="173E6179" w14:textId="77777777" w:rsidR="006A33C2" w:rsidRPr="006A33C2" w:rsidRDefault="00DE1BCD" w:rsidP="006A33C2">
      <w:pPr>
        <w:pStyle w:val="Bibliography"/>
        <w:rPr>
          <w:rFonts w:ascii="Times New Roman" w:hAnsi="Times New Roman" w:cs="Times New Roman"/>
        </w:rPr>
      </w:pPr>
      <w:r w:rsidRPr="006A33C2">
        <w:rPr>
          <w:rFonts w:ascii="Times New Roman" w:hAnsi="Times New Roman" w:cs="Times New Roman"/>
        </w:rPr>
        <w:t xml:space="preserve">Quaratiello, A. R. (2004). </w:t>
      </w:r>
      <w:r w:rsidRPr="006A33C2">
        <w:rPr>
          <w:rFonts w:ascii="Times New Roman" w:hAnsi="Times New Roman" w:cs="Times New Roman"/>
          <w:i/>
          <w:iCs/>
        </w:rPr>
        <w:t>Rachel Carson: a biography</w:t>
      </w:r>
      <w:r w:rsidRPr="006A33C2">
        <w:rPr>
          <w:rFonts w:ascii="Times New Roman" w:hAnsi="Times New Roman" w:cs="Times New Roman"/>
        </w:rPr>
        <w:t>. Greenwood Publishing Group.</w:t>
      </w:r>
    </w:p>
    <w:p w14:paraId="4F2E20AB" w14:textId="77777777" w:rsidR="000B2518" w:rsidRPr="005C6CE2" w:rsidRDefault="00DE1BCD" w:rsidP="007F1769">
      <w:pPr>
        <w:ind w:firstLine="0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fldChar w:fldCharType="end"/>
      </w:r>
    </w:p>
    <w:sectPr w:rsidR="000B2518" w:rsidRPr="005C6CE2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81E71B2" w16cid:durableId="21027556"/>
  <w16cid:commentId w16cid:paraId="12FC6919" w16cid:durableId="210275E1"/>
  <w16cid:commentId w16cid:paraId="785896BB" w16cid:durableId="2102761D"/>
  <w16cid:commentId w16cid:paraId="5CF2926D" w16cid:durableId="2102766F"/>
  <w16cid:commentId w16cid:paraId="4C629C25" w16cid:durableId="2102769C"/>
  <w16cid:commentId w16cid:paraId="7E0D2283" w16cid:durableId="210276D3"/>
  <w16cid:commentId w16cid:paraId="58F1EB15" w16cid:durableId="210276F3"/>
  <w16cid:commentId w16cid:paraId="53D46942" w16cid:durableId="2102773C"/>
  <w16cid:commentId w16cid:paraId="4C74E159" w16cid:durableId="210277B3"/>
  <w16cid:commentId w16cid:paraId="3AF5F125" w16cid:durableId="21027820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C4AC82A" w14:textId="77777777" w:rsidR="00773498" w:rsidRDefault="00773498">
      <w:pPr>
        <w:spacing w:line="240" w:lineRule="auto"/>
      </w:pPr>
      <w:r>
        <w:separator/>
      </w:r>
    </w:p>
  </w:endnote>
  <w:endnote w:type="continuationSeparator" w:id="0">
    <w:p w14:paraId="411DB900" w14:textId="77777777" w:rsidR="00773498" w:rsidRDefault="0077349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8F399F6" w14:textId="77777777" w:rsidR="00773498" w:rsidRDefault="00773498">
      <w:pPr>
        <w:spacing w:line="240" w:lineRule="auto"/>
      </w:pPr>
      <w:r>
        <w:separator/>
      </w:r>
    </w:p>
  </w:footnote>
  <w:footnote w:type="continuationSeparator" w:id="0">
    <w:p w14:paraId="56F037AF" w14:textId="77777777" w:rsidR="00773498" w:rsidRDefault="0077349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97712DF" w14:textId="77777777" w:rsidR="00E81978" w:rsidRPr="00073B4B" w:rsidRDefault="00DE1BCD" w:rsidP="00073B4B">
    <w:pPr>
      <w:pStyle w:val="Header"/>
    </w:pPr>
    <w:r w:rsidRPr="00304471">
      <w:t>MARINE BIOLOGIST</w:t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36752FC" w14:textId="77777777" w:rsidR="008B69FF" w:rsidRPr="006433AB" w:rsidRDefault="00DE1BCD" w:rsidP="006433AB">
    <w:pPr>
      <w:ind w:firstLine="0"/>
    </w:pPr>
    <w:r w:rsidRPr="008B69FF">
      <w:rPr>
        <w:rFonts w:ascii="Times New Roman" w:hAnsi="Times New Roman" w:cs="Times New Roman"/>
      </w:rPr>
      <w:t xml:space="preserve">Running head: </w:t>
    </w:r>
    <w:r w:rsidR="006433AB" w:rsidRPr="00304471">
      <w:t>MARINE BIOLOGIST</w:t>
    </w:r>
    <w:r w:rsidR="006433AB">
      <w:tab/>
    </w:r>
    <w:r w:rsidR="006433AB">
      <w:tab/>
    </w:r>
    <w:r w:rsidRPr="008B69FF">
      <w:rPr>
        <w:rFonts w:ascii="Times New Roman" w:hAnsi="Times New Roman" w:cs="Times New Roman"/>
      </w:rPr>
      <w:tab/>
    </w:r>
    <w:r w:rsidR="006433AB">
      <w:rPr>
        <w:rFonts w:ascii="Times New Roman" w:hAnsi="Times New Roman" w:cs="Times New Roman"/>
      </w:rPr>
      <w:tab/>
    </w:r>
    <w:r w:rsidR="006433AB">
      <w:rPr>
        <w:rFonts w:ascii="Times New Roman" w:hAnsi="Times New Roman" w:cs="Times New Roman"/>
      </w:rPr>
      <w:tab/>
    </w:r>
    <w:r w:rsidR="006433AB">
      <w:rPr>
        <w:rFonts w:ascii="Times New Roman" w:hAnsi="Times New Roman" w:cs="Times New Roman"/>
      </w:rPr>
      <w:tab/>
    </w:r>
    <w:r w:rsidR="006433AB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>1</w:t>
    </w:r>
  </w:p>
  <w:p w14:paraId="2DE73E07" w14:textId="77777777"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01CA5800"/>
    <w:multiLevelType w:val="multilevel"/>
    <w:tmpl w:val="75BE79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4AB13265"/>
    <w:multiLevelType w:val="hybridMultilevel"/>
    <w:tmpl w:val="0456C5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5"/>
  </w:num>
  <w:num w:numId="13">
    <w:abstractNumId w:val="13"/>
  </w:num>
  <w:num w:numId="14">
    <w:abstractNumId w:val="11"/>
  </w:num>
  <w:num w:numId="15">
    <w:abstractNumId w:val="14"/>
  </w:num>
  <w:num w:numId="16">
    <w:abstractNumId w:val="10"/>
  </w:num>
  <w:num w:numId="17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6"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NKgFADezqRQtAAAA"/>
  </w:docVars>
  <w:rsids>
    <w:rsidRoot w:val="005C39B5"/>
    <w:rsid w:val="00047FB2"/>
    <w:rsid w:val="00064C21"/>
    <w:rsid w:val="00073B4B"/>
    <w:rsid w:val="00096028"/>
    <w:rsid w:val="000A40AE"/>
    <w:rsid w:val="000B2518"/>
    <w:rsid w:val="000C1A8D"/>
    <w:rsid w:val="000C4823"/>
    <w:rsid w:val="000C70DB"/>
    <w:rsid w:val="000D3F41"/>
    <w:rsid w:val="000D3F84"/>
    <w:rsid w:val="000E66E3"/>
    <w:rsid w:val="000E6F57"/>
    <w:rsid w:val="000F2B6A"/>
    <w:rsid w:val="001034E8"/>
    <w:rsid w:val="0011032C"/>
    <w:rsid w:val="00113A2B"/>
    <w:rsid w:val="00143246"/>
    <w:rsid w:val="00174FD8"/>
    <w:rsid w:val="001D1862"/>
    <w:rsid w:val="001D564B"/>
    <w:rsid w:val="001F6053"/>
    <w:rsid w:val="002452AB"/>
    <w:rsid w:val="00263B3D"/>
    <w:rsid w:val="00267AEB"/>
    <w:rsid w:val="00276F4D"/>
    <w:rsid w:val="00294C16"/>
    <w:rsid w:val="002A067B"/>
    <w:rsid w:val="002D028E"/>
    <w:rsid w:val="002D42DD"/>
    <w:rsid w:val="002E7A1A"/>
    <w:rsid w:val="002F170D"/>
    <w:rsid w:val="00304471"/>
    <w:rsid w:val="003079E0"/>
    <w:rsid w:val="00320020"/>
    <w:rsid w:val="00325707"/>
    <w:rsid w:val="00333BB6"/>
    <w:rsid w:val="003440D2"/>
    <w:rsid w:val="00355DCA"/>
    <w:rsid w:val="0037287F"/>
    <w:rsid w:val="0037691C"/>
    <w:rsid w:val="0038519B"/>
    <w:rsid w:val="00395E3C"/>
    <w:rsid w:val="003B1ED6"/>
    <w:rsid w:val="003B5824"/>
    <w:rsid w:val="003D3885"/>
    <w:rsid w:val="003D5255"/>
    <w:rsid w:val="003E4D29"/>
    <w:rsid w:val="00403299"/>
    <w:rsid w:val="00421014"/>
    <w:rsid w:val="0042442B"/>
    <w:rsid w:val="0043215F"/>
    <w:rsid w:val="00443567"/>
    <w:rsid w:val="00461A3B"/>
    <w:rsid w:val="004724D7"/>
    <w:rsid w:val="00483748"/>
    <w:rsid w:val="0048521C"/>
    <w:rsid w:val="004A02DC"/>
    <w:rsid w:val="004B32A7"/>
    <w:rsid w:val="004C090F"/>
    <w:rsid w:val="004D080C"/>
    <w:rsid w:val="004D6A98"/>
    <w:rsid w:val="005067F2"/>
    <w:rsid w:val="0051485B"/>
    <w:rsid w:val="005211E4"/>
    <w:rsid w:val="00526E66"/>
    <w:rsid w:val="00532EDD"/>
    <w:rsid w:val="005417AF"/>
    <w:rsid w:val="00551A02"/>
    <w:rsid w:val="005534FA"/>
    <w:rsid w:val="0056096C"/>
    <w:rsid w:val="005723A3"/>
    <w:rsid w:val="00573EC9"/>
    <w:rsid w:val="005963E4"/>
    <w:rsid w:val="005A48A2"/>
    <w:rsid w:val="005A7AFE"/>
    <w:rsid w:val="005B3A43"/>
    <w:rsid w:val="005B6F3D"/>
    <w:rsid w:val="005C2378"/>
    <w:rsid w:val="005C39B5"/>
    <w:rsid w:val="005C6CE2"/>
    <w:rsid w:val="005D2DE2"/>
    <w:rsid w:val="005D3A03"/>
    <w:rsid w:val="005E1279"/>
    <w:rsid w:val="00611C01"/>
    <w:rsid w:val="006270A8"/>
    <w:rsid w:val="00641761"/>
    <w:rsid w:val="00642360"/>
    <w:rsid w:val="006433A9"/>
    <w:rsid w:val="006433AB"/>
    <w:rsid w:val="006530AB"/>
    <w:rsid w:val="00660EBE"/>
    <w:rsid w:val="006704B6"/>
    <w:rsid w:val="00677C99"/>
    <w:rsid w:val="0068032B"/>
    <w:rsid w:val="00692BA9"/>
    <w:rsid w:val="00692D73"/>
    <w:rsid w:val="006A33C2"/>
    <w:rsid w:val="006E4508"/>
    <w:rsid w:val="006E6249"/>
    <w:rsid w:val="006F26A7"/>
    <w:rsid w:val="006F3B42"/>
    <w:rsid w:val="0070577C"/>
    <w:rsid w:val="00707896"/>
    <w:rsid w:val="007179C6"/>
    <w:rsid w:val="00727047"/>
    <w:rsid w:val="0075615E"/>
    <w:rsid w:val="00762CAD"/>
    <w:rsid w:val="00771471"/>
    <w:rsid w:val="0077345F"/>
    <w:rsid w:val="00773498"/>
    <w:rsid w:val="007811D1"/>
    <w:rsid w:val="0078390E"/>
    <w:rsid w:val="00787D13"/>
    <w:rsid w:val="00790E49"/>
    <w:rsid w:val="007A3C5E"/>
    <w:rsid w:val="007A6979"/>
    <w:rsid w:val="007E20FD"/>
    <w:rsid w:val="007F064E"/>
    <w:rsid w:val="007F1769"/>
    <w:rsid w:val="008002C0"/>
    <w:rsid w:val="00803DE0"/>
    <w:rsid w:val="00820413"/>
    <w:rsid w:val="00821535"/>
    <w:rsid w:val="00836021"/>
    <w:rsid w:val="00853305"/>
    <w:rsid w:val="008712C4"/>
    <w:rsid w:val="00871A77"/>
    <w:rsid w:val="008A137C"/>
    <w:rsid w:val="008B69FF"/>
    <w:rsid w:val="008C5323"/>
    <w:rsid w:val="008C5C26"/>
    <w:rsid w:val="008D477A"/>
    <w:rsid w:val="008D48B3"/>
    <w:rsid w:val="008D6C75"/>
    <w:rsid w:val="008D6D07"/>
    <w:rsid w:val="008F1DA2"/>
    <w:rsid w:val="008F5DB4"/>
    <w:rsid w:val="008F7835"/>
    <w:rsid w:val="0090496B"/>
    <w:rsid w:val="0091618C"/>
    <w:rsid w:val="0092708B"/>
    <w:rsid w:val="009329E5"/>
    <w:rsid w:val="00935D45"/>
    <w:rsid w:val="00951AB6"/>
    <w:rsid w:val="00952117"/>
    <w:rsid w:val="00957F2B"/>
    <w:rsid w:val="009716BD"/>
    <w:rsid w:val="00984CB1"/>
    <w:rsid w:val="00994E07"/>
    <w:rsid w:val="009A0884"/>
    <w:rsid w:val="009A15B4"/>
    <w:rsid w:val="009A48A9"/>
    <w:rsid w:val="009A6A3B"/>
    <w:rsid w:val="009C05C4"/>
    <w:rsid w:val="009C59EF"/>
    <w:rsid w:val="009D4434"/>
    <w:rsid w:val="009E1CDA"/>
    <w:rsid w:val="009F2DA2"/>
    <w:rsid w:val="009F54A9"/>
    <w:rsid w:val="00A31D5B"/>
    <w:rsid w:val="00A3239E"/>
    <w:rsid w:val="00A33F4D"/>
    <w:rsid w:val="00A40AFE"/>
    <w:rsid w:val="00A61A71"/>
    <w:rsid w:val="00A64CFA"/>
    <w:rsid w:val="00A71724"/>
    <w:rsid w:val="00A7206D"/>
    <w:rsid w:val="00A740D0"/>
    <w:rsid w:val="00A772B7"/>
    <w:rsid w:val="00AE7D4F"/>
    <w:rsid w:val="00AF4C60"/>
    <w:rsid w:val="00AF71E3"/>
    <w:rsid w:val="00B02434"/>
    <w:rsid w:val="00B03768"/>
    <w:rsid w:val="00B0394C"/>
    <w:rsid w:val="00B17044"/>
    <w:rsid w:val="00B17712"/>
    <w:rsid w:val="00B41EDE"/>
    <w:rsid w:val="00B823AA"/>
    <w:rsid w:val="00B86003"/>
    <w:rsid w:val="00B878B4"/>
    <w:rsid w:val="00BA45DB"/>
    <w:rsid w:val="00BB13A3"/>
    <w:rsid w:val="00BD4E24"/>
    <w:rsid w:val="00BD6A80"/>
    <w:rsid w:val="00BF2A28"/>
    <w:rsid w:val="00BF4184"/>
    <w:rsid w:val="00BF5DEB"/>
    <w:rsid w:val="00C00EB9"/>
    <w:rsid w:val="00C018A0"/>
    <w:rsid w:val="00C04D56"/>
    <w:rsid w:val="00C05BC9"/>
    <w:rsid w:val="00C0601E"/>
    <w:rsid w:val="00C31D30"/>
    <w:rsid w:val="00C36F20"/>
    <w:rsid w:val="00C46BE7"/>
    <w:rsid w:val="00C55E58"/>
    <w:rsid w:val="00C95C69"/>
    <w:rsid w:val="00CB001B"/>
    <w:rsid w:val="00CB0869"/>
    <w:rsid w:val="00CB5FC6"/>
    <w:rsid w:val="00CC402F"/>
    <w:rsid w:val="00CD6E39"/>
    <w:rsid w:val="00CE1BAF"/>
    <w:rsid w:val="00CE3641"/>
    <w:rsid w:val="00CE4438"/>
    <w:rsid w:val="00CF0040"/>
    <w:rsid w:val="00CF6E91"/>
    <w:rsid w:val="00D00385"/>
    <w:rsid w:val="00D12E9C"/>
    <w:rsid w:val="00D201B6"/>
    <w:rsid w:val="00D27677"/>
    <w:rsid w:val="00D43AAB"/>
    <w:rsid w:val="00D60A16"/>
    <w:rsid w:val="00D70916"/>
    <w:rsid w:val="00D83848"/>
    <w:rsid w:val="00D85B68"/>
    <w:rsid w:val="00DD2DF2"/>
    <w:rsid w:val="00DD50EF"/>
    <w:rsid w:val="00DE1BCD"/>
    <w:rsid w:val="00E13F3C"/>
    <w:rsid w:val="00E268BA"/>
    <w:rsid w:val="00E32E76"/>
    <w:rsid w:val="00E33A31"/>
    <w:rsid w:val="00E443AA"/>
    <w:rsid w:val="00E44478"/>
    <w:rsid w:val="00E56282"/>
    <w:rsid w:val="00E6004D"/>
    <w:rsid w:val="00E77C60"/>
    <w:rsid w:val="00E81978"/>
    <w:rsid w:val="00E85DC1"/>
    <w:rsid w:val="00E92037"/>
    <w:rsid w:val="00E960F9"/>
    <w:rsid w:val="00E97FE6"/>
    <w:rsid w:val="00EA014C"/>
    <w:rsid w:val="00EB527B"/>
    <w:rsid w:val="00ED5C24"/>
    <w:rsid w:val="00ED5D41"/>
    <w:rsid w:val="00ED6343"/>
    <w:rsid w:val="00EE35C0"/>
    <w:rsid w:val="00EE5314"/>
    <w:rsid w:val="00EF1F84"/>
    <w:rsid w:val="00EF7D8D"/>
    <w:rsid w:val="00F329E1"/>
    <w:rsid w:val="00F379B7"/>
    <w:rsid w:val="00F37D87"/>
    <w:rsid w:val="00F41B08"/>
    <w:rsid w:val="00F43A5E"/>
    <w:rsid w:val="00F525FA"/>
    <w:rsid w:val="00F562DA"/>
    <w:rsid w:val="00F577CE"/>
    <w:rsid w:val="00F660ED"/>
    <w:rsid w:val="00F90964"/>
    <w:rsid w:val="00F90A48"/>
    <w:rsid w:val="00F969BC"/>
    <w:rsid w:val="00FA6006"/>
    <w:rsid w:val="00FA7424"/>
    <w:rsid w:val="00FC0FB5"/>
    <w:rsid w:val="00FD05F2"/>
    <w:rsid w:val="00FF2002"/>
    <w:rsid w:val="00FF32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8FB3F3"/>
  <w15:docId w15:val="{73B95AC5-DFD1-4BA9-B265-436AFD2E2C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Light1">
    <w:name w:val="Table Grid Light1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customStyle="1" w:styleId="PlainTable11">
    <w:name w:val="Plain Table 1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  <w:style w:type="character" w:customStyle="1" w:styleId="field">
    <w:name w:val="field"/>
    <w:basedOn w:val="DefaultParagraphFont"/>
    <w:rsid w:val="008D6D0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CDDF8AFF-D301-412E-B043-3943FD8867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2111</Words>
  <Characters>12036</Characters>
  <Application>Microsoft Office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1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8-17T08:44:00Z</dcterms:created>
  <dcterms:modified xsi:type="dcterms:W3CDTF">2019-08-17T08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POo7bN1J"/&gt;&lt;style id="http://www.zotero.org/styles/apa" locale="en-US" hasBibliography="1" bibliographyStyleHasBeenSet="1"/&gt;&lt;prefs&gt;&lt;pref name="fieldType" value="Field"/&gt;&lt;/prefs&gt;&lt;/data&gt;</vt:lpwstr>
  </property>
</Properties>
</file>